
<file path=[Content_Types].xml><?xml version="1.0" encoding="utf-8"?>
<Types xmlns="http://schemas.openxmlformats.org/package/2006/content-types">
  <Default Extension="bin" ContentType="application/vnd.ms-word.attachedToolbars"/>
  <Default Extension="png" ContentType="image/png"/>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Ind w:w="108" w:type="dxa"/>
        <w:tblLook w:val="04A0" w:firstRow="1" w:lastRow="0" w:firstColumn="1" w:lastColumn="0" w:noHBand="0" w:noVBand="1"/>
      </w:tblPr>
      <w:tblGrid>
        <w:gridCol w:w="1985"/>
        <w:gridCol w:w="7926"/>
      </w:tblGrid>
      <w:tr w:rsidR="0031270D" w:rsidRPr="00D97AD5" w14:paraId="6B4E4E86" w14:textId="77777777" w:rsidTr="00C22713">
        <w:tc>
          <w:tcPr>
            <w:tcW w:w="1985" w:type="dxa"/>
            <w:vMerge w:val="restart"/>
            <w:vAlign w:val="center"/>
          </w:tcPr>
          <w:p w14:paraId="7FA62119" w14:textId="77777777" w:rsidR="0031270D" w:rsidRPr="00D97AD5" w:rsidRDefault="0031270D" w:rsidP="00C22713">
            <w:pPr>
              <w:pStyle w:val="DocHead"/>
              <w:spacing w:before="120" w:after="120" w:line="240" w:lineRule="auto"/>
              <w:ind w:right="-136"/>
              <w:jc w:val="center"/>
              <w:rPr>
                <w:color w:val="FF0000"/>
              </w:rPr>
            </w:pPr>
            <w:r w:rsidRPr="00D97AD5">
              <w:rPr>
                <w:noProof/>
                <w:color w:val="FF0000"/>
                <w:lang w:val="en-GB" w:eastAsia="en-GB"/>
              </w:rPr>
              <w:drawing>
                <wp:inline distT="0" distB="0" distL="0" distR="0" wp14:anchorId="575A0399" wp14:editId="3348E158">
                  <wp:extent cx="1024128" cy="1021702"/>
                  <wp:effectExtent l="0" t="0" r="508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42235" cy="1039766"/>
                          </a:xfrm>
                          <a:prstGeom prst="rect">
                            <a:avLst/>
                          </a:prstGeom>
                          <a:noFill/>
                          <a:ln>
                            <a:noFill/>
                          </a:ln>
                        </pic:spPr>
                      </pic:pic>
                    </a:graphicData>
                  </a:graphic>
                </wp:inline>
              </w:drawing>
            </w:r>
          </w:p>
        </w:tc>
        <w:tc>
          <w:tcPr>
            <w:tcW w:w="7926" w:type="dxa"/>
            <w:vAlign w:val="center"/>
          </w:tcPr>
          <w:p w14:paraId="2350BC23" w14:textId="379D2892" w:rsidR="0031270D" w:rsidRPr="00D97AD5" w:rsidRDefault="000403A7" w:rsidP="000403A7">
            <w:pPr>
              <w:pStyle w:val="Title"/>
              <w:spacing w:before="0"/>
              <w:rPr>
                <w:lang w:val="en-US"/>
              </w:rPr>
            </w:pPr>
            <w:r w:rsidRPr="00D97AD5">
              <w:rPr>
                <w:rFonts w:ascii="Times New Roman" w:hAnsi="Times New Roman"/>
                <w:sz w:val="28"/>
                <w:szCs w:val="28"/>
                <w:lang w:val="en-US"/>
              </w:rPr>
              <w:t xml:space="preserve">Low-Temperature Oxidation and Spontaneous Combustion Tendency of Blended Coal </w:t>
            </w:r>
            <w:r w:rsidR="00412426" w:rsidRPr="00D97AD5">
              <w:rPr>
                <w:rFonts w:ascii="Times New Roman" w:hAnsi="Times New Roman"/>
                <w:sz w:val="28"/>
                <w:szCs w:val="28"/>
                <w:lang w:val="en-US"/>
              </w:rPr>
              <w:t>between</w:t>
            </w:r>
            <w:r w:rsidRPr="00D97AD5">
              <w:rPr>
                <w:rFonts w:ascii="Times New Roman" w:hAnsi="Times New Roman"/>
                <w:sz w:val="28"/>
                <w:szCs w:val="28"/>
                <w:lang w:val="en-US"/>
              </w:rPr>
              <w:t xml:space="preserve"> Anthracite and Sub-Bituminous Pulverized Coals</w:t>
            </w:r>
          </w:p>
        </w:tc>
      </w:tr>
      <w:tr w:rsidR="0031270D" w:rsidRPr="00D97AD5" w14:paraId="6CAA06C2" w14:textId="77777777" w:rsidTr="00C22713">
        <w:tc>
          <w:tcPr>
            <w:tcW w:w="1985" w:type="dxa"/>
            <w:vMerge/>
            <w:vAlign w:val="center"/>
          </w:tcPr>
          <w:p w14:paraId="36275348" w14:textId="77777777" w:rsidR="0031270D" w:rsidRPr="00D97AD5" w:rsidRDefault="0031270D" w:rsidP="001120C1">
            <w:pPr>
              <w:pStyle w:val="DocHead"/>
              <w:spacing w:before="120" w:after="120" w:line="240" w:lineRule="auto"/>
              <w:ind w:right="-136"/>
              <w:jc w:val="both"/>
              <w:rPr>
                <w:color w:val="FF0000"/>
              </w:rPr>
            </w:pPr>
          </w:p>
        </w:tc>
        <w:tc>
          <w:tcPr>
            <w:tcW w:w="7926" w:type="dxa"/>
            <w:vAlign w:val="center"/>
          </w:tcPr>
          <w:p w14:paraId="1DB2BA83" w14:textId="4487F993" w:rsidR="0031270D" w:rsidRPr="00D97AD5" w:rsidRDefault="002D177E" w:rsidP="002D177E">
            <w:pPr>
              <w:pStyle w:val="Els-Author"/>
              <w:rPr>
                <w:noProof w:val="0"/>
              </w:rPr>
            </w:pPr>
            <w:proofErr w:type="spellStart"/>
            <w:r w:rsidRPr="00D97AD5">
              <w:rPr>
                <w:bCs/>
                <w:noProof w:val="0"/>
              </w:rPr>
              <w:t>Duc</w:t>
            </w:r>
            <w:proofErr w:type="spellEnd"/>
            <w:r w:rsidRPr="00D97AD5">
              <w:rPr>
                <w:bCs/>
                <w:noProof w:val="0"/>
              </w:rPr>
              <w:t xml:space="preserve"> Dung Le</w:t>
            </w:r>
            <w:r w:rsidR="007D3754" w:rsidRPr="00D97AD5">
              <w:rPr>
                <w:bCs/>
                <w:noProof w:val="0"/>
                <w:vertAlign w:val="superscript"/>
              </w:rPr>
              <w:t>1</w:t>
            </w:r>
            <w:r w:rsidRPr="00D97AD5">
              <w:rPr>
                <w:bCs/>
                <w:noProof w:val="0"/>
              </w:rPr>
              <w:t>,</w:t>
            </w:r>
            <w:r w:rsidRPr="00D97AD5">
              <w:rPr>
                <w:bCs/>
                <w:noProof w:val="0"/>
                <w:vertAlign w:val="superscript"/>
              </w:rPr>
              <w:t xml:space="preserve"> </w:t>
            </w:r>
            <w:r w:rsidRPr="00D97AD5">
              <w:rPr>
                <w:bCs/>
                <w:noProof w:val="0"/>
              </w:rPr>
              <w:t xml:space="preserve">Viet </w:t>
            </w:r>
            <w:proofErr w:type="spellStart"/>
            <w:r w:rsidRPr="00D97AD5">
              <w:rPr>
                <w:bCs/>
                <w:noProof w:val="0"/>
              </w:rPr>
              <w:t>Thieu</w:t>
            </w:r>
            <w:proofErr w:type="spellEnd"/>
            <w:r w:rsidRPr="00D97AD5">
              <w:rPr>
                <w:bCs/>
                <w:noProof w:val="0"/>
              </w:rPr>
              <w:t xml:space="preserve"> Trinh</w:t>
            </w:r>
            <w:r w:rsidR="007D3754" w:rsidRPr="00D97AD5">
              <w:rPr>
                <w:bCs/>
                <w:noProof w:val="0"/>
                <w:vertAlign w:val="superscript"/>
              </w:rPr>
              <w:t>1,</w:t>
            </w:r>
            <w:r w:rsidRPr="00D97AD5">
              <w:rPr>
                <w:bCs/>
                <w:noProof w:val="0"/>
                <w:vertAlign w:val="superscript"/>
              </w:rPr>
              <w:t>*</w:t>
            </w:r>
            <w:r w:rsidRPr="00D97AD5">
              <w:rPr>
                <w:bCs/>
                <w:noProof w:val="0"/>
              </w:rPr>
              <w:t xml:space="preserve">, and </w:t>
            </w:r>
            <w:proofErr w:type="spellStart"/>
            <w:r w:rsidRPr="00D97AD5">
              <w:rPr>
                <w:bCs/>
                <w:noProof w:val="0"/>
              </w:rPr>
              <w:t>Huu</w:t>
            </w:r>
            <w:proofErr w:type="spellEnd"/>
            <w:r w:rsidRPr="00D97AD5">
              <w:rPr>
                <w:bCs/>
                <w:noProof w:val="0"/>
              </w:rPr>
              <w:t xml:space="preserve"> Linh Nguyen</w:t>
            </w:r>
            <w:r w:rsidR="007D3754" w:rsidRPr="00D97AD5">
              <w:rPr>
                <w:bCs/>
                <w:noProof w:val="0"/>
                <w:vertAlign w:val="superscript"/>
              </w:rPr>
              <w:t>1</w:t>
            </w:r>
          </w:p>
        </w:tc>
      </w:tr>
    </w:tbl>
    <w:p w14:paraId="51D23224" w14:textId="77777777" w:rsidR="003312B7" w:rsidRPr="00D97AD5" w:rsidRDefault="003312B7" w:rsidP="009C6F37">
      <w:pPr>
        <w:pStyle w:val="Els-Affiliation"/>
        <w:rPr>
          <w:noProof w:val="0"/>
        </w:rPr>
      </w:pPr>
    </w:p>
    <w:tbl>
      <w:tblPr>
        <w:tblW w:w="9923" w:type="dxa"/>
        <w:tblInd w:w="108" w:type="dxa"/>
        <w:tblBorders>
          <w:bottom w:val="single" w:sz="4" w:space="0" w:color="auto"/>
        </w:tblBorders>
        <w:tblLayout w:type="fixed"/>
        <w:tblLook w:val="04A0" w:firstRow="1" w:lastRow="0" w:firstColumn="1" w:lastColumn="0" w:noHBand="0" w:noVBand="1"/>
      </w:tblPr>
      <w:tblGrid>
        <w:gridCol w:w="2662"/>
        <w:gridCol w:w="634"/>
        <w:gridCol w:w="6627"/>
      </w:tblGrid>
      <w:tr w:rsidR="00CD1499" w:rsidRPr="00D97AD5" w14:paraId="73F28785" w14:textId="77777777" w:rsidTr="009F5D6E">
        <w:trPr>
          <w:trHeight w:val="2524"/>
        </w:trPr>
        <w:tc>
          <w:tcPr>
            <w:tcW w:w="2662" w:type="dxa"/>
          </w:tcPr>
          <w:p w14:paraId="07DA7E0D" w14:textId="77777777" w:rsidR="003400D6" w:rsidRPr="00D97AD5" w:rsidRDefault="004A723E" w:rsidP="00E109A1">
            <w:pPr>
              <w:pStyle w:val="Els-Abstract-head"/>
              <w:spacing w:before="220"/>
              <w:rPr>
                <w:b w:val="0"/>
                <w:smallCaps/>
              </w:rPr>
            </w:pPr>
            <w:r w:rsidRPr="00D97AD5">
              <w:rPr>
                <w:b w:val="0"/>
                <w:smallCaps/>
              </w:rPr>
              <w:t xml:space="preserve">A R T I C L E </w:t>
            </w:r>
            <w:r w:rsidR="00CD1499" w:rsidRPr="00D97AD5">
              <w:rPr>
                <w:b w:val="0"/>
                <w:smallCaps/>
              </w:rPr>
              <w:t xml:space="preserve"> I</w:t>
            </w:r>
            <w:r w:rsidRPr="00D97AD5">
              <w:rPr>
                <w:b w:val="0"/>
                <w:smallCaps/>
              </w:rPr>
              <w:t xml:space="preserve"> </w:t>
            </w:r>
            <w:r w:rsidR="00CD1499" w:rsidRPr="00D97AD5">
              <w:rPr>
                <w:b w:val="0"/>
                <w:smallCaps/>
              </w:rPr>
              <w:t>N</w:t>
            </w:r>
            <w:r w:rsidRPr="00D97AD5">
              <w:rPr>
                <w:b w:val="0"/>
                <w:smallCaps/>
              </w:rPr>
              <w:t xml:space="preserve"> </w:t>
            </w:r>
            <w:r w:rsidR="00CD1499" w:rsidRPr="00D97AD5">
              <w:rPr>
                <w:b w:val="0"/>
                <w:smallCaps/>
              </w:rPr>
              <w:t>F</w:t>
            </w:r>
            <w:r w:rsidRPr="00D97AD5">
              <w:rPr>
                <w:b w:val="0"/>
                <w:smallCaps/>
              </w:rPr>
              <w:t xml:space="preserve"> </w:t>
            </w:r>
            <w:r w:rsidR="00CD1499" w:rsidRPr="00D97AD5">
              <w:rPr>
                <w:b w:val="0"/>
                <w:smallCaps/>
              </w:rPr>
              <w:t>O</w:t>
            </w:r>
          </w:p>
          <w:p w14:paraId="64226C92" w14:textId="77777777" w:rsidR="002E75D5" w:rsidRPr="00D97AD5" w:rsidRDefault="00CD1499" w:rsidP="00E109A1">
            <w:pPr>
              <w:pStyle w:val="Els-history-head"/>
              <w:rPr>
                <w:noProof w:val="0"/>
                <w:sz w:val="18"/>
              </w:rPr>
            </w:pPr>
            <w:r w:rsidRPr="00D97AD5">
              <w:rPr>
                <w:noProof w:val="0"/>
                <w:sz w:val="18"/>
              </w:rPr>
              <w:t xml:space="preserve">Article </w:t>
            </w:r>
            <w:r w:rsidR="00EC6FDC" w:rsidRPr="00D97AD5">
              <w:rPr>
                <w:noProof w:val="0"/>
                <w:sz w:val="18"/>
              </w:rPr>
              <w:t>h</w:t>
            </w:r>
            <w:r w:rsidRPr="00D97AD5">
              <w:rPr>
                <w:noProof w:val="0"/>
                <w:sz w:val="18"/>
              </w:rPr>
              <w:t>istory:</w:t>
            </w:r>
            <w:r w:rsidR="003400D6" w:rsidRPr="00D97AD5">
              <w:rPr>
                <w:noProof w:val="0"/>
                <w:sz w:val="18"/>
              </w:rPr>
              <w:t xml:space="preserve"> </w:t>
            </w:r>
          </w:p>
          <w:p w14:paraId="17AC118E" w14:textId="3EE0D448" w:rsidR="00CD1499" w:rsidRPr="00D97AD5" w:rsidRDefault="00CD1499" w:rsidP="00E109A1">
            <w:pPr>
              <w:pStyle w:val="Els-history"/>
              <w:rPr>
                <w:noProof w:val="0"/>
                <w:sz w:val="18"/>
              </w:rPr>
            </w:pPr>
            <w:r w:rsidRPr="00D97AD5">
              <w:rPr>
                <w:noProof w:val="0"/>
                <w:sz w:val="18"/>
              </w:rPr>
              <w:t>Received</w:t>
            </w:r>
            <w:r w:rsidR="000A55BD" w:rsidRPr="00D97AD5">
              <w:rPr>
                <w:noProof w:val="0"/>
                <w:sz w:val="18"/>
              </w:rPr>
              <w:t>:</w:t>
            </w:r>
            <w:r w:rsidRPr="00D97AD5">
              <w:rPr>
                <w:noProof w:val="0"/>
                <w:sz w:val="18"/>
              </w:rPr>
              <w:t xml:space="preserve"> </w:t>
            </w:r>
            <w:r w:rsidR="003A275D" w:rsidRPr="00D97AD5">
              <w:rPr>
                <w:noProof w:val="0"/>
                <w:sz w:val="18"/>
              </w:rPr>
              <w:t>2</w:t>
            </w:r>
            <w:r w:rsidR="00487046" w:rsidRPr="00D97AD5">
              <w:rPr>
                <w:noProof w:val="0"/>
                <w:sz w:val="18"/>
              </w:rPr>
              <w:t>2</w:t>
            </w:r>
            <w:r w:rsidRPr="00D97AD5">
              <w:rPr>
                <w:noProof w:val="0"/>
                <w:sz w:val="18"/>
              </w:rPr>
              <w:t xml:space="preserve"> </w:t>
            </w:r>
            <w:r w:rsidR="00487046" w:rsidRPr="00D97AD5">
              <w:rPr>
                <w:noProof w:val="0"/>
                <w:sz w:val="18"/>
              </w:rPr>
              <w:t>December</w:t>
            </w:r>
            <w:r w:rsidRPr="00D97AD5">
              <w:rPr>
                <w:noProof w:val="0"/>
                <w:sz w:val="18"/>
              </w:rPr>
              <w:t xml:space="preserve"> </w:t>
            </w:r>
            <w:r w:rsidR="00F53FA3" w:rsidRPr="00D97AD5">
              <w:rPr>
                <w:noProof w:val="0"/>
                <w:sz w:val="18"/>
              </w:rPr>
              <w:t>20</w:t>
            </w:r>
            <w:r w:rsidR="005C7384" w:rsidRPr="00D97AD5">
              <w:rPr>
                <w:noProof w:val="0"/>
                <w:sz w:val="18"/>
              </w:rPr>
              <w:t>20</w:t>
            </w:r>
          </w:p>
          <w:p w14:paraId="3F2A395F" w14:textId="46BC2B76" w:rsidR="00CD1499" w:rsidRPr="00D97AD5" w:rsidRDefault="00CD1499" w:rsidP="00E109A1">
            <w:pPr>
              <w:pStyle w:val="Els-history"/>
              <w:rPr>
                <w:noProof w:val="0"/>
                <w:sz w:val="18"/>
              </w:rPr>
            </w:pPr>
            <w:r w:rsidRPr="00D97AD5">
              <w:rPr>
                <w:noProof w:val="0"/>
                <w:sz w:val="18"/>
              </w:rPr>
              <w:t>Re</w:t>
            </w:r>
            <w:r w:rsidR="00AC47D2" w:rsidRPr="00D97AD5">
              <w:rPr>
                <w:noProof w:val="0"/>
                <w:sz w:val="18"/>
              </w:rPr>
              <w:t>v</w:t>
            </w:r>
            <w:r w:rsidRPr="00D97AD5">
              <w:rPr>
                <w:noProof w:val="0"/>
                <w:sz w:val="18"/>
              </w:rPr>
              <w:t>i</w:t>
            </w:r>
            <w:r w:rsidR="00AC47D2" w:rsidRPr="00D97AD5">
              <w:rPr>
                <w:noProof w:val="0"/>
                <w:sz w:val="18"/>
              </w:rPr>
              <w:t>s</w:t>
            </w:r>
            <w:r w:rsidRPr="00D97AD5">
              <w:rPr>
                <w:noProof w:val="0"/>
                <w:sz w:val="18"/>
              </w:rPr>
              <w:t>ed</w:t>
            </w:r>
            <w:r w:rsidR="000A55BD" w:rsidRPr="00D97AD5">
              <w:rPr>
                <w:noProof w:val="0"/>
                <w:sz w:val="18"/>
              </w:rPr>
              <w:t>:</w:t>
            </w:r>
            <w:r w:rsidRPr="00D97AD5">
              <w:rPr>
                <w:noProof w:val="0"/>
                <w:sz w:val="18"/>
              </w:rPr>
              <w:t xml:space="preserve"> </w:t>
            </w:r>
            <w:r w:rsidR="00487046" w:rsidRPr="00D97AD5">
              <w:rPr>
                <w:noProof w:val="0"/>
                <w:sz w:val="18"/>
              </w:rPr>
              <w:t>31</w:t>
            </w:r>
            <w:r w:rsidRPr="00D97AD5">
              <w:rPr>
                <w:noProof w:val="0"/>
                <w:sz w:val="18"/>
              </w:rPr>
              <w:t xml:space="preserve"> </w:t>
            </w:r>
            <w:r w:rsidR="00941EA8" w:rsidRPr="00D97AD5">
              <w:rPr>
                <w:noProof w:val="0"/>
                <w:sz w:val="18"/>
              </w:rPr>
              <w:t>January</w:t>
            </w:r>
            <w:r w:rsidRPr="00D97AD5">
              <w:rPr>
                <w:noProof w:val="0"/>
                <w:sz w:val="18"/>
              </w:rPr>
              <w:t xml:space="preserve"> </w:t>
            </w:r>
            <w:r w:rsidR="00F53FA3" w:rsidRPr="00D97AD5">
              <w:rPr>
                <w:noProof w:val="0"/>
                <w:sz w:val="18"/>
              </w:rPr>
              <w:t>202</w:t>
            </w:r>
            <w:r w:rsidR="00941EA8" w:rsidRPr="00D97AD5">
              <w:rPr>
                <w:noProof w:val="0"/>
                <w:sz w:val="18"/>
              </w:rPr>
              <w:t>1</w:t>
            </w:r>
          </w:p>
          <w:p w14:paraId="51E7C19C" w14:textId="1678EECB" w:rsidR="00840E5D" w:rsidRPr="00D97AD5" w:rsidRDefault="00CD1499" w:rsidP="00E109A1">
            <w:pPr>
              <w:pStyle w:val="Els-history"/>
              <w:rPr>
                <w:noProof w:val="0"/>
                <w:sz w:val="18"/>
              </w:rPr>
            </w:pPr>
            <w:r w:rsidRPr="00D97AD5">
              <w:rPr>
                <w:noProof w:val="0"/>
                <w:sz w:val="18"/>
              </w:rPr>
              <w:t>Accepted</w:t>
            </w:r>
            <w:r w:rsidR="000A55BD" w:rsidRPr="00D97AD5">
              <w:rPr>
                <w:noProof w:val="0"/>
                <w:sz w:val="18"/>
              </w:rPr>
              <w:t>:</w:t>
            </w:r>
            <w:r w:rsidRPr="00D97AD5">
              <w:rPr>
                <w:noProof w:val="0"/>
                <w:sz w:val="18"/>
              </w:rPr>
              <w:t xml:space="preserve"> </w:t>
            </w:r>
            <w:r w:rsidR="00487046" w:rsidRPr="00D97AD5">
              <w:rPr>
                <w:noProof w:val="0"/>
                <w:sz w:val="18"/>
              </w:rPr>
              <w:t>15</w:t>
            </w:r>
            <w:r w:rsidRPr="00D97AD5">
              <w:rPr>
                <w:noProof w:val="0"/>
                <w:sz w:val="18"/>
              </w:rPr>
              <w:t xml:space="preserve"> </w:t>
            </w:r>
            <w:r w:rsidR="00487046" w:rsidRPr="00D97AD5">
              <w:rPr>
                <w:noProof w:val="0"/>
                <w:sz w:val="18"/>
              </w:rPr>
              <w:t>February</w:t>
            </w:r>
            <w:r w:rsidRPr="00D97AD5">
              <w:rPr>
                <w:noProof w:val="0"/>
                <w:sz w:val="18"/>
              </w:rPr>
              <w:t xml:space="preserve"> </w:t>
            </w:r>
            <w:r w:rsidR="00F53FA3" w:rsidRPr="00D97AD5">
              <w:rPr>
                <w:noProof w:val="0"/>
                <w:sz w:val="18"/>
              </w:rPr>
              <w:t>20</w:t>
            </w:r>
            <w:r w:rsidR="00D62A64" w:rsidRPr="00D97AD5">
              <w:rPr>
                <w:noProof w:val="0"/>
                <w:sz w:val="18"/>
              </w:rPr>
              <w:t>2</w:t>
            </w:r>
            <w:r w:rsidR="007767E3" w:rsidRPr="00D97AD5">
              <w:rPr>
                <w:noProof w:val="0"/>
                <w:sz w:val="18"/>
              </w:rPr>
              <w:t>1</w:t>
            </w:r>
          </w:p>
          <w:p w14:paraId="42FB5E2E" w14:textId="77777777" w:rsidR="00840E5D" w:rsidRPr="00D97AD5" w:rsidRDefault="00840E5D" w:rsidP="00840E5D"/>
          <w:p w14:paraId="4058E2C1" w14:textId="77777777" w:rsidR="00CD1499" w:rsidRPr="00D97AD5" w:rsidRDefault="00CD1499" w:rsidP="00E109A1">
            <w:pPr>
              <w:pStyle w:val="Els-keywords"/>
              <w:rPr>
                <w:noProof w:val="0"/>
                <w:sz w:val="18"/>
              </w:rPr>
            </w:pPr>
            <w:r w:rsidRPr="00D97AD5">
              <w:rPr>
                <w:i/>
                <w:noProof w:val="0"/>
                <w:sz w:val="18"/>
              </w:rPr>
              <w:t>Keywords</w:t>
            </w:r>
            <w:r w:rsidRPr="00D97AD5">
              <w:rPr>
                <w:noProof w:val="0"/>
                <w:sz w:val="18"/>
              </w:rPr>
              <w:t>:</w:t>
            </w:r>
          </w:p>
          <w:p w14:paraId="2794E710" w14:textId="77777777" w:rsidR="00FD0964" w:rsidRPr="00D97AD5" w:rsidRDefault="00FD0964" w:rsidP="00FB24F0">
            <w:pPr>
              <w:pStyle w:val="Els-keywords"/>
              <w:rPr>
                <w:noProof w:val="0"/>
                <w:sz w:val="18"/>
              </w:rPr>
            </w:pPr>
            <w:r w:rsidRPr="00D97AD5">
              <w:rPr>
                <w:noProof w:val="0"/>
                <w:sz w:val="18"/>
              </w:rPr>
              <w:t>Low-temperature oxidation</w:t>
            </w:r>
          </w:p>
          <w:p w14:paraId="609F1BB6" w14:textId="77777777" w:rsidR="00FD0964" w:rsidRPr="00D97AD5" w:rsidRDefault="00FD0964" w:rsidP="00FB24F0">
            <w:pPr>
              <w:pStyle w:val="Els-keywords"/>
              <w:rPr>
                <w:noProof w:val="0"/>
                <w:sz w:val="18"/>
              </w:rPr>
            </w:pPr>
            <w:r w:rsidRPr="00D97AD5">
              <w:rPr>
                <w:noProof w:val="0"/>
                <w:sz w:val="18"/>
              </w:rPr>
              <w:t>Blended coal</w:t>
            </w:r>
          </w:p>
          <w:p w14:paraId="13DD990A" w14:textId="636E808E" w:rsidR="00FD0964" w:rsidRPr="00D97AD5" w:rsidRDefault="00FD0964" w:rsidP="00FB24F0">
            <w:pPr>
              <w:pStyle w:val="Els-keywords"/>
              <w:rPr>
                <w:noProof w:val="0"/>
                <w:sz w:val="18"/>
              </w:rPr>
            </w:pPr>
            <w:r w:rsidRPr="00D97AD5">
              <w:rPr>
                <w:noProof w:val="0"/>
                <w:sz w:val="18"/>
              </w:rPr>
              <w:t>Spontaneous combustion</w:t>
            </w:r>
          </w:p>
          <w:p w14:paraId="12BED1CA" w14:textId="53F789F9" w:rsidR="00CD1499" w:rsidRPr="00D97AD5" w:rsidRDefault="00CD1499" w:rsidP="00F81106">
            <w:pPr>
              <w:pStyle w:val="Els-keywords"/>
              <w:rPr>
                <w:noProof w:val="0"/>
                <w:sz w:val="18"/>
                <w:szCs w:val="18"/>
              </w:rPr>
            </w:pPr>
          </w:p>
        </w:tc>
        <w:tc>
          <w:tcPr>
            <w:tcW w:w="634" w:type="dxa"/>
          </w:tcPr>
          <w:p w14:paraId="3D82E64F" w14:textId="77777777" w:rsidR="00CD1499" w:rsidRPr="00D97AD5" w:rsidRDefault="00CD1499" w:rsidP="00D76010"/>
        </w:tc>
        <w:tc>
          <w:tcPr>
            <w:tcW w:w="6627" w:type="dxa"/>
          </w:tcPr>
          <w:p w14:paraId="61CA39D1" w14:textId="77777777" w:rsidR="003400D6" w:rsidRPr="00D97AD5" w:rsidRDefault="00CD1499" w:rsidP="00E109A1">
            <w:pPr>
              <w:pStyle w:val="Els-Abstract-head"/>
              <w:spacing w:before="220"/>
              <w:rPr>
                <w:b w:val="0"/>
                <w:smallCaps/>
              </w:rPr>
            </w:pPr>
            <w:r w:rsidRPr="00D97AD5">
              <w:rPr>
                <w:b w:val="0"/>
                <w:smallCaps/>
              </w:rPr>
              <w:t>A B S T R A C T</w:t>
            </w:r>
          </w:p>
          <w:p w14:paraId="256D7A1E" w14:textId="21CE6421" w:rsidR="00D955C1" w:rsidRPr="00D97AD5" w:rsidRDefault="00FD0964" w:rsidP="0031483D">
            <w:pPr>
              <w:pStyle w:val="Els-Abstract-text"/>
              <w:spacing w:after="120" w:line="230" w:lineRule="exact"/>
              <w:rPr>
                <w:sz w:val="18"/>
              </w:rPr>
            </w:pPr>
            <w:r w:rsidRPr="00D97AD5">
              <w:rPr>
                <w:sz w:val="18"/>
              </w:rPr>
              <w:t xml:space="preserve">In this study, the thermogravimetric analysis (TGA) and basket method are used to evaluate the oxidation at low temperature and forecast the self-heating propensity of five blended pulverized coals with the sub-bituminous ratios of 0, 25, 50, 75 and 100% in anthracite coal. The results obtained from TGA curves that the self-oxidation potential at low temperature could be predicted by the detection of the mass gain during the early stage of heating. The basket method for spontaneous ignition is conducted, which determines the critical ignition temperature. The results show that the greater coal pile volume, the lower the critical temperature combustion. In addition, spontaneous combustion is more likely with the high sub-bituminous coal ratio. Thus, it is essential to be conscious of monitoring the spontaneous combustion of the coal </w:t>
            </w:r>
            <w:proofErr w:type="spellStart"/>
            <w:r w:rsidRPr="00D97AD5">
              <w:rPr>
                <w:sz w:val="18"/>
              </w:rPr>
              <w:t>pulverizer</w:t>
            </w:r>
            <w:proofErr w:type="spellEnd"/>
            <w:r w:rsidRPr="00D97AD5">
              <w:rPr>
                <w:sz w:val="18"/>
              </w:rPr>
              <w:t xml:space="preserve"> system in the actual operation of burning with sub-bituminous coal in anthracite coal-fired boilers</w:t>
            </w:r>
            <w:r w:rsidR="000560E2" w:rsidRPr="00D97AD5">
              <w:rPr>
                <w:sz w:val="18"/>
              </w:rPr>
              <w:t>.</w:t>
            </w:r>
          </w:p>
        </w:tc>
      </w:tr>
    </w:tbl>
    <w:p w14:paraId="3A45E31E" w14:textId="77777777" w:rsidR="009D6A20" w:rsidRPr="00D97AD5" w:rsidRDefault="009D6A20" w:rsidP="009E58BD">
      <w:pPr>
        <w:pStyle w:val="Els-body-text"/>
      </w:pPr>
    </w:p>
    <w:p w14:paraId="2626BBA9" w14:textId="77777777" w:rsidR="009E58BD" w:rsidRPr="00D97AD5" w:rsidRDefault="009E58BD" w:rsidP="009E58BD">
      <w:pPr>
        <w:pStyle w:val="Els-body-text"/>
        <w:sectPr w:rsidR="009E58BD" w:rsidRPr="00D97AD5" w:rsidSect="00B125E4">
          <w:headerReference w:type="even" r:id="rId11"/>
          <w:headerReference w:type="default" r:id="rId12"/>
          <w:headerReference w:type="first" r:id="rId13"/>
          <w:footerReference w:type="first" r:id="rId14"/>
          <w:footnotePr>
            <w:numFmt w:val="chicago"/>
          </w:footnotePr>
          <w:type w:val="continuous"/>
          <w:pgSz w:w="11907" w:h="15876" w:code="161"/>
          <w:pgMar w:top="77" w:right="947" w:bottom="879" w:left="1038" w:header="714" w:footer="879" w:gutter="0"/>
          <w:pgNumType w:start="115"/>
          <w:cols w:space="720"/>
          <w:titlePg/>
          <w:docGrid w:linePitch="360"/>
        </w:sectPr>
      </w:pPr>
    </w:p>
    <w:p w14:paraId="36F9F9FE" w14:textId="4C4D2990" w:rsidR="00AD6F25" w:rsidRPr="00D97AD5" w:rsidRDefault="00594C63" w:rsidP="00CE62F1">
      <w:pPr>
        <w:pStyle w:val="Els-1storder-head"/>
        <w:pBdr>
          <w:top w:val="none" w:sz="0" w:space="0" w:color="auto"/>
        </w:pBdr>
        <w:spacing w:before="0" w:after="120"/>
        <w:rPr>
          <w:sz w:val="20"/>
          <w:szCs w:val="19"/>
        </w:rPr>
      </w:pPr>
      <w:r w:rsidRPr="00D97AD5">
        <w:rPr>
          <w:sz w:val="20"/>
          <w:szCs w:val="19"/>
        </w:rPr>
        <w:lastRenderedPageBreak/>
        <w:t>INTRODUCTION</w:t>
      </w:r>
    </w:p>
    <w:p w14:paraId="13AF82E7" w14:textId="77777777" w:rsidR="00AF20DF" w:rsidRPr="00D97AD5" w:rsidRDefault="00AF20DF" w:rsidP="00453A48">
      <w:pPr>
        <w:pStyle w:val="Text"/>
        <w:ind w:firstLine="0"/>
        <w:rPr>
          <w:rFonts w:cs="Times New Roman"/>
        </w:rPr>
      </w:pPr>
      <w:r w:rsidRPr="00D97AD5">
        <w:rPr>
          <w:rFonts w:cs="Times New Roman"/>
        </w:rPr>
        <w:t xml:space="preserve">The explosions relating to coal's self-ignition are of interest in several thermal power plant operation areas. Self-heating of finely pulverized coal particle deposits in corners and other dead regions could be a potential ignition source for an explosion. Although there were some efforts in preventing spontaneous combustion occurring, some explosions were believed to have been caused by self-heating of deposited coal in siloes or mills that ignited coal dust resulting in a massive explosion </w:t>
      </w:r>
      <w:r w:rsidRPr="00D97AD5">
        <w:rPr>
          <w:rFonts w:cs="Times New Roman"/>
        </w:rPr>
        <w:fldChar w:fldCharType="begin" w:fldLock="1"/>
      </w:r>
      <w:r w:rsidRPr="00D97AD5">
        <w:rPr>
          <w:rFonts w:cs="Times New Roman"/>
        </w:rPr>
        <w:instrText>ADDIN CSL_CITATION {"citationItems":[{"id":"ITEM-1","itemData":{"DOI":"10.1016/j.ijmst.2020.03.001","ISSN":"20952686","abstract":"Coal oxidation at low temperatures is the heat source liable for the self-heating and spontaneous combustion of coal. This phenomenon has imposed severe problems in coal related industries. Attempts to understand this phenomenon by previous researchers have provided significant progress. It is well-known that coal oxidation at low temperatures involves oxygen consumption and formation of gaseous and solid oxidation products. This process is majorly influenced by temperature, oxidation history of coal, coal properties, particle size distribution of the coal, etc. The current understanding of the phenomenon of self-heating and spontaneous combustion of coal is discussed along with the different experimental and numerical models established to predict self-heating characteristics of coal. This paper focuses on the global position of the study carried out by academics, research institutes and industries on spontaneous combustion of coal and coal mine fires. Within this framework, the generally used spontaneous combustion techniques to predict the spontaneous combustion liability of coal were evaluated. These techniques are well-known in their usage, but no specific method has become a standard to predict the spontaneous combustion liability. Further study is still needed to indicate a number of impending issues and to obtain a more complete understanding on the phenomenon.","author":[{"dropping-particle":"","family":"Onifade","given":"M.","non-dropping-particle":"","parse-names":false,"suffix":""},{"dropping-particle":"","family":"Genc","given":"B.","non-dropping-particle":"","parse-names":false,"suffix":""}],"container-title":"International Journal of Mining Science and Technology","id":"ITEM-1","issue":"3","issued":{"date-parts":[["2020"]]},"page":"303-311","publisher":"China University of Mining &amp; Technology","title":"A review of research on spontaneous combustion of coal","type":"article-journal","volume":"30"},"uris":["http://www.mendeley.com/documents/?uuid=abddf7d0-582a-4c09-b4b5-51c4d5ff0b1c"]},{"id":"ITEM-2","itemData":{"DOI":"10.1016/0360-1285(94)90004-3","ISSN":"03601285","abstract":"The current understanding of the phenomenon of self-heating of coal and coal mine waste dumps is discussed along with the status of a number of numerical models developed to predict self-heating behaviour. Within this framework the commonly used industrial tests to predict the self-heating propensity of coal are assessed and their limitations identified. Future work requires further elucidation of the role of water on the oxidation rate of coal and other carbonaceous materials, as well as validation of numerical models on commercial size coal stockpiles. © 1994.","author":[{"dropping-particle":"","family":"Carras","given":"John N.","non-dropping-particle":"","parse-names":false,"suffix":""},{"dropping-particle":"","family":"Young","given":"Brian C.","non-dropping-particle":"","parse-names":false,"suffix":""}],"container-title":"Progress in Energy and Combustion Science","id":"ITEM-2","issue":"1","issued":{"date-parts":[["1994"]]},"page":"1-15","title":"Self-heating of coal and related materials: Models, application and test methods","type":"article-journal","volume":"20"},"uris":["http://www.mendeley.com/documents/?uuid=1db7358a-8dc6-4cc8-9b21-14b67760fb8e"]}],"mendeley":{"formattedCitation":"[1], [2]","plainTextFormattedCitation":"[1], [2]","previouslyFormattedCitation":"[1], [2]"},"properties":{"noteIndex":0},"schema":"https://github.com/citation-style-language/schema/raw/master/csl-citation.json"}</w:instrText>
      </w:r>
      <w:r w:rsidRPr="00D97AD5">
        <w:rPr>
          <w:rFonts w:cs="Times New Roman"/>
        </w:rPr>
        <w:fldChar w:fldCharType="separate"/>
      </w:r>
      <w:r w:rsidRPr="00D97AD5">
        <w:rPr>
          <w:rFonts w:cs="Times New Roman"/>
        </w:rPr>
        <w:t>[1], [2]</w:t>
      </w:r>
      <w:r w:rsidRPr="00D97AD5">
        <w:rPr>
          <w:rFonts w:cs="Times New Roman"/>
        </w:rPr>
        <w:fldChar w:fldCharType="end"/>
      </w:r>
      <w:r w:rsidRPr="00D97AD5">
        <w:rPr>
          <w:rFonts w:cs="Times New Roman"/>
        </w:rPr>
        <w:t>.</w:t>
      </w:r>
    </w:p>
    <w:p w14:paraId="4F3DA16C" w14:textId="77777777" w:rsidR="00AF20DF" w:rsidRPr="00D97AD5" w:rsidRDefault="00AF20DF" w:rsidP="00453A48">
      <w:pPr>
        <w:pStyle w:val="Text"/>
        <w:ind w:firstLine="181"/>
        <w:rPr>
          <w:rFonts w:cs="Times New Roman"/>
        </w:rPr>
      </w:pPr>
      <w:bookmarkStart w:id="0" w:name="_GoBack"/>
      <w:r w:rsidRPr="00D97AD5">
        <w:rPr>
          <w:rFonts w:cs="Times New Roman"/>
        </w:rPr>
        <w:t xml:space="preserve">In Vietnam, sub-bituminous coal with unknown histories is now being imported to co-firing with domestic anthracite coals as an alternative solution to adapt the future power and coal demand for power generating facilities outlook up to 2030. However, because of its high reactivity, such coal is more prone to self-ignition, lowering its heating value and degrading its quality. Thus, early detection and prevention of spontaneous ignition are a greater role of thermal power plants. Although some efforts were made to prevent spontaneous combustion occurring, there were some explosions believed to have started by spontaneous ignition of coal in silos and pulverizes at coal-fired plants </w:t>
      </w:r>
      <w:r w:rsidRPr="00D97AD5">
        <w:rPr>
          <w:rFonts w:cs="Times New Roman"/>
        </w:rPr>
        <w:fldChar w:fldCharType="begin" w:fldLock="1"/>
      </w:r>
      <w:r w:rsidRPr="00D97AD5">
        <w:rPr>
          <w:rFonts w:cs="Times New Roman"/>
        </w:rPr>
        <w:instrText>ADDIN CSL_CITATION {"citationItems":[{"id":"ITEM-1","itemData":{"author":[{"dropping-particle":"","family":"Vietnam Electricity (EVN)","given":"","non-dropping-particle":"","parse-names":false,"suffix":""}],"id":"ITEM-1","issued":{"date-parts":[["2018"]]},"title":"Annual Report","type":"article-journal"},"uris":["http://www.mendeley.com/documents/?uuid=0397976e-47c4-4f7d-b9d5-e63d0209ebe8"]}],"mendeley":{"formattedCitation":"[3]","plainTextFormattedCitation":"[3]","previouslyFormattedCitation":"[3]"},"properties":{"noteIndex":0},"schema":"https://github.com/citation-style-language/schema/raw/master/csl-citation.json"}</w:instrText>
      </w:r>
      <w:r w:rsidRPr="00D97AD5">
        <w:rPr>
          <w:rFonts w:cs="Times New Roman"/>
        </w:rPr>
        <w:fldChar w:fldCharType="separate"/>
      </w:r>
      <w:r w:rsidRPr="00D97AD5">
        <w:rPr>
          <w:rFonts w:cs="Times New Roman"/>
        </w:rPr>
        <w:t>[3]</w:t>
      </w:r>
      <w:r w:rsidRPr="00D97AD5">
        <w:rPr>
          <w:rFonts w:cs="Times New Roman"/>
        </w:rPr>
        <w:fldChar w:fldCharType="end"/>
      </w:r>
      <w:r w:rsidRPr="00D97AD5">
        <w:rPr>
          <w:rFonts w:cs="Times New Roman"/>
        </w:rPr>
        <w:t>.</w:t>
      </w:r>
      <w:bookmarkEnd w:id="0"/>
    </w:p>
    <w:p w14:paraId="0A668D58" w14:textId="34A89D31" w:rsidR="00AF20DF" w:rsidRPr="00D97AD5" w:rsidRDefault="00AF20DF" w:rsidP="00453A48">
      <w:pPr>
        <w:pStyle w:val="Text"/>
        <w:ind w:firstLine="181"/>
        <w:rPr>
          <w:rFonts w:cs="Times New Roman"/>
        </w:rPr>
      </w:pPr>
      <w:r w:rsidRPr="00D97AD5">
        <w:rPr>
          <w:rFonts w:cs="Times New Roman"/>
        </w:rPr>
        <w:t xml:space="preserve">The balance between heat generation from the exothermic oxidation reaction and heat dissipation to the surrounding is the primary source of heat release resulting from self-heating at low-temperature in storage coal  </w:t>
      </w:r>
      <w:r w:rsidRPr="00D97AD5">
        <w:rPr>
          <w:rFonts w:cs="Times New Roman"/>
        </w:rPr>
        <w:fldChar w:fldCharType="begin" w:fldLock="1"/>
      </w:r>
      <w:r w:rsidRPr="00D97AD5">
        <w:rPr>
          <w:rFonts w:cs="Times New Roman"/>
        </w:rPr>
        <w:instrText>ADDIN CSL_CITATION {"citationItems":[{"id":"ITEM-1","itemData":{"DOI":"10.1016/S0016-2361(99)00107-6","ISSN":"00162361","abstract":"This paper presents the results of adiabatic oxidation studies on the propensity of 18 pulverised coals to spontaneous combustion. All the coal samples were tested at an initial temperature of 40°C and three samples at 60°C to mimic the condition in a coal mill. Their propensities to spontaneous combustion were ranked according to their initial rate of heating (IRH) and total temperature rise (TTR) values. The influence of initial temperature, moisture content, particle size and coal ageing on spontaneous combustion were also studied. The results demonstrated that air humidity is an important factor in determining whether a heating will progress rapidly or not. The particle size distribution of the coal affects the IRH and TTR values, with relatively smaller particles tending to be more reactive. Aged and pre-oxidised coals have higher IRH and lower TTR values, and the coal becomes less reactive. The magnitude of the temperature rises (TTR) increases with increasing initial temperature. No direct correlation was observed between the adiabatic oxidation values and the individual coal properties.","author":[{"dropping-particle":"","family":"Ren","given":"T. X.","non-dropping-particle":"","parse-names":false,"suffix":""},{"dropping-particle":"","family":"Edwards","given":"J. S.","non-dropping-particle":"","parse-names":false,"suffix":""},{"dropping-particle":"","family":"Clarke","given":"D.","non-dropping-particle":"","parse-names":false,"suffix":""}],"container-title":"Fuel","id":"ITEM-1","issue":"14","issued":{"date-parts":[["1999"]]},"page":"1611-1620","title":"Adiabatic oxidation study on the propensity of pulverised coals to spontaneous combustion","type":"article-journal","volume":"78"},"uris":["http://www.mendeley.com/documents/?uuid=1525e9f9-0117-412f-a00c-1cad0327c5c6"]},{"id":"ITEM-2","itemData":{"DOI":"10.3775/jie.67.221","ISSN":"03693775","abstract":"The oxidation of different ranks of coal was carried out at the temperature from 70 degree C to 150 degree C in oxygen in order to understand the profile of the oxidation of coal. Oxygen consumption, weight change of the coals and the amounts of the evolved gases such as CO//2, CO, CH//4 and H//2O were measured to monitor the oxidation of coals. Further, the recovered coals were characterized by means of CP/MAS **1**3C-NMR, IR and elemental analysis. The oxidation of the coals caused a significant decrease in aliphatic carbons resulting in the evolution of CO//2 and H//2O, and the lower the coal rank such as Yallourn and Taiheiyo coals is, the greater the tendency. The amount of oxygen incorporated into the coals relatively increased with the carbon content in coal. It was suggested that most of the oxygen incorporated was consumed in the formation of polar groups and the rest was consumed in the cross-linking of aromatic structures in coal.","author":[{"dropping-particle":"","family":"Ogata","given":"Eisuke","non-dropping-particle":"","parse-names":false,"suffix":""},{"dropping-particle":"","family":"Okada","given":"Hitoshi","non-dropping-particle":"","parse-names":false,"suffix":""},{"dropping-particle":"","family":"Yoshida","given":"Yasukazu","non-dropping-particle":"","parse-names":false,"suffix":""},{"dropping-particle":"","family":"Kamiya","given":"Yoshio","non-dropping-particle":"","parse-names":false,"suffix":""}],"container-title":"Nenryo Kyokaishi","id":"ITEM-2","issue":"4","issued":{"date-parts":[["1988"]]},"page":"221-230","title":"Low Temperature Oxidation of Coals.","type":"article-journal","volume":"67"},"uris":["http://www.mendeley.com/documents/?uuid=5e2c177c-fd51-48dd-8ef9-bde170ae2e92"]}],"mendeley":{"formattedCitation":"[4], [5]","plainTextFormattedCitation":"[4], [5]","previouslyFormattedCitation":"[4], [5]"},"properties":{"noteIndex":0},"schema":"https://github.com/citation-style-language/schema/raw/master/csl-citation.json"}</w:instrText>
      </w:r>
      <w:r w:rsidRPr="00D97AD5">
        <w:rPr>
          <w:rFonts w:cs="Times New Roman"/>
        </w:rPr>
        <w:fldChar w:fldCharType="separate"/>
      </w:r>
      <w:r w:rsidRPr="00D97AD5">
        <w:rPr>
          <w:rFonts w:cs="Times New Roman"/>
        </w:rPr>
        <w:t>[4], [5]</w:t>
      </w:r>
      <w:r w:rsidRPr="00D97AD5">
        <w:rPr>
          <w:rFonts w:cs="Times New Roman"/>
        </w:rPr>
        <w:fldChar w:fldCharType="end"/>
      </w:r>
      <w:r w:rsidRPr="00D97AD5">
        <w:rPr>
          <w:rFonts w:cs="Times New Roman"/>
        </w:rPr>
        <w:t xml:space="preserve">. If the generated heat is greater than the dissipated heat, spontaneous ignition will be likely to occur. Several </w:t>
      </w:r>
      <w:r w:rsidRPr="00D97AD5">
        <w:rPr>
          <w:rFonts w:cs="Times New Roman"/>
        </w:rPr>
        <w:lastRenderedPageBreak/>
        <w:t xml:space="preserve">laboratory studies </w:t>
      </w:r>
      <w:r w:rsidR="00453A48" w:rsidRPr="00D97AD5">
        <w:rPr>
          <w:rFonts w:cs="Times New Roman"/>
        </w:rPr>
        <w:t>have</w:t>
      </w:r>
      <w:r w:rsidRPr="00D97AD5">
        <w:rPr>
          <w:rFonts w:cs="Times New Roman"/>
        </w:rPr>
        <w:t xml:space="preserve"> been conducted to verify and predict the self-ignition of coal piles. T.X. Ren et al. </w:t>
      </w:r>
      <w:r w:rsidRPr="00D97AD5">
        <w:rPr>
          <w:rFonts w:cs="Times New Roman"/>
        </w:rPr>
        <w:fldChar w:fldCharType="begin" w:fldLock="1"/>
      </w:r>
      <w:r w:rsidRPr="00D97AD5">
        <w:rPr>
          <w:rFonts w:cs="Times New Roman"/>
        </w:rPr>
        <w:instrText>ADDIN CSL_CITATION {"citationItems":[{"id":"ITEM-1","itemData":{"DOI":"10.1016/S0016-2361(99)00107-6","ISSN":"00162361","abstract":"This paper presents the results of adiabatic oxidation studies on the propensity of 18 pulverised coals to spontaneous combustion. All the coal samples were tested at an initial temperature of 40°C and three samples at 60°C to mimic the condition in a coal mill. Their propensities to spontaneous combustion were ranked according to their initial rate of heating (IRH) and total temperature rise (TTR) values. The influence of initial temperature, moisture content, particle size and coal ageing on spontaneous combustion were also studied. The results demonstrated that air humidity is an important factor in determining whether a heating will progress rapidly or not. The particle size distribution of the coal affects the IRH and TTR values, with relatively smaller particles tending to be more reactive. Aged and pre-oxidised coals have higher IRH and lower TTR values, and the coal becomes less reactive. The magnitude of the temperature rises (TTR) increases with increasing initial temperature. No direct correlation was observed between the adiabatic oxidation values and the individual coal properties.","author":[{"dropping-particle":"","family":"Ren","given":"T. X.","non-dropping-particle":"","parse-names":false,"suffix":""},{"dropping-particle":"","family":"Edwards","given":"J. S.","non-dropping-particle":"","parse-names":false,"suffix":""},{"dropping-particle":"","family":"Clarke","given":"D.","non-dropping-particle":"","parse-names":false,"suffix":""}],"container-title":"Fuel","id":"ITEM-1","issue":"14","issued":{"date-parts":[["1999"]]},"page":"1611-1620","title":"Adiabatic oxidation study on the propensity of pulverised coals to spontaneous combustion","type":"article-journal","volume":"78"},"uris":["http://www.mendeley.com/documents/?uuid=1525e9f9-0117-412f-a00c-1cad0327c5c6"]}],"mendeley":{"formattedCitation":"[4]","plainTextFormattedCitation":"[4]","previouslyFormattedCitation":"[4]"},"properties":{"noteIndex":0},"schema":"https://github.com/citation-style-language/schema/raw/master/csl-citation.json"}</w:instrText>
      </w:r>
      <w:r w:rsidRPr="00D97AD5">
        <w:rPr>
          <w:rFonts w:cs="Times New Roman"/>
        </w:rPr>
        <w:fldChar w:fldCharType="separate"/>
      </w:r>
      <w:r w:rsidRPr="00D97AD5">
        <w:rPr>
          <w:rFonts w:cs="Times New Roman"/>
        </w:rPr>
        <w:t>[4]</w:t>
      </w:r>
      <w:r w:rsidRPr="00D97AD5">
        <w:rPr>
          <w:rFonts w:cs="Times New Roman"/>
        </w:rPr>
        <w:fldChar w:fldCharType="end"/>
      </w:r>
      <w:r w:rsidRPr="00D97AD5">
        <w:rPr>
          <w:rFonts w:cs="Times New Roman"/>
        </w:rPr>
        <w:t xml:space="preserve"> used adiabatic oxidation method to evaluate the spontaneous combustion tendency of 18 pulverized coals. Y.S. </w:t>
      </w:r>
      <w:proofErr w:type="spellStart"/>
      <w:r w:rsidRPr="00D97AD5">
        <w:rPr>
          <w:rFonts w:cs="Times New Roman"/>
        </w:rPr>
        <w:t>Nugroho</w:t>
      </w:r>
      <w:proofErr w:type="spellEnd"/>
      <w:r w:rsidRPr="00D97AD5">
        <w:rPr>
          <w:rFonts w:cs="Times New Roman"/>
        </w:rPr>
        <w:t xml:space="preserve"> et al. [6] examined the influence of coal physical structure and particle size on the self-heating character of blending high and low rank coals utilizing the crossing point technique in a basket. </w:t>
      </w:r>
      <w:proofErr w:type="spellStart"/>
      <w:r w:rsidRPr="00D97AD5">
        <w:rPr>
          <w:rFonts w:cs="Times New Roman"/>
        </w:rPr>
        <w:t>Xiaowei</w:t>
      </w:r>
      <w:proofErr w:type="spellEnd"/>
      <w:r w:rsidRPr="00D97AD5">
        <w:rPr>
          <w:rFonts w:cs="Times New Roman"/>
        </w:rPr>
        <w:t xml:space="preserve"> </w:t>
      </w:r>
      <w:proofErr w:type="spellStart"/>
      <w:r w:rsidRPr="00D97AD5">
        <w:rPr>
          <w:rFonts w:cs="Times New Roman"/>
        </w:rPr>
        <w:t>Zhai</w:t>
      </w:r>
      <w:proofErr w:type="spellEnd"/>
      <w:r w:rsidRPr="00D97AD5">
        <w:rPr>
          <w:rFonts w:cs="Times New Roman"/>
        </w:rPr>
        <w:t xml:space="preserve"> et al </w:t>
      </w:r>
      <w:r w:rsidRPr="00D97AD5">
        <w:rPr>
          <w:rFonts w:cs="Times New Roman"/>
        </w:rPr>
        <w:fldChar w:fldCharType="begin" w:fldLock="1"/>
      </w:r>
      <w:r w:rsidRPr="00D97AD5">
        <w:rPr>
          <w:rFonts w:cs="Times New Roman"/>
        </w:rPr>
        <w:instrText>ADDIN CSL_CITATION {"citationItems":[{"id":"ITEM-1","itemData":{"DOI":"10.1016/j.fuel.2020.117327","ISSN":"00162361","abstract":"The low-temperature oxidation stage of coal spontaneous combustion (CSC) is crucial due to its impact on likelihood of spontaneous fire, as well as fire prevention in coal storage and underground mine environments. A detailed understanding of the oxidation characteristics of coal can provide a systematic understanding of CSC. A temperature-programmed experiment was conducted to simulate CSC in its low-temperature oxidation stage under different heating rates. The characteristic temperatures and oxidation performance were calculated using related functions, and the temperature distribution in space was obtained using three different measuring points. An additional experiment using a C80 micro-calorimeter was also performed to examine the heat flows. The coal sample was subjected to different heating rates, and variations in endothermic and exothermic heats were recorded using the derivative of the heat flow concerning time (dHFCT). A low heating rate promoted the exothermic effects of coal oxidation, resulting in a more thorough exothermic process.","author":[{"dropping-particle":"","family":"Zhai","given":"Xiaowei","non-dropping-particle":"","parse-names":false,"suffix":""},{"dropping-particle":"","family":"Ge","given":"Hui","non-dropping-particle":"","parse-names":false,"suffix":""},{"dropping-particle":"","family":"Shu","given":"Chi Min","non-dropping-particle":"","parse-names":false,"suffix":""},{"dropping-particle":"","family":"Obracaj","given":"Dariusz","non-dropping-particle":"","parse-names":false,"suffix":""},{"dropping-particle":"","family":"Wang","given":"Kai","non-dropping-particle":"","parse-names":false,"suffix":""},{"dropping-particle":"","family":"Laiwang","given":"Bin","non-dropping-particle":"","parse-names":false,"suffix":""}],"container-title":"Fuel","id":"ITEM-1","issue":"December 2019","issued":{"date-parts":[["2020"]]},"page":"117327","publisher":"Elsevier","title":"Effect of the heating rate on the spontaneous combustion characteristics and exothermic phenomena of weakly caking coal at the low-temperature oxidation stage","type":"article-journal","volume":"268"},"uris":["http://www.mendeley.com/documents/?uuid=ce7f3cfe-0e78-4a8e-a8ff-a9550bf8a973"]}],"mendeley":{"formattedCitation":"[7]","plainTextFormattedCitation":"[7]","previouslyFormattedCitation":"[7]"},"properties":{"noteIndex":0},"schema":"https://github.com/citation-style-language/schema/raw/master/csl-citation.json"}</w:instrText>
      </w:r>
      <w:r w:rsidRPr="00D97AD5">
        <w:rPr>
          <w:rFonts w:cs="Times New Roman"/>
        </w:rPr>
        <w:fldChar w:fldCharType="separate"/>
      </w:r>
      <w:r w:rsidRPr="00D97AD5">
        <w:rPr>
          <w:rFonts w:cs="Times New Roman"/>
        </w:rPr>
        <w:t>[7]</w:t>
      </w:r>
      <w:r w:rsidRPr="00D97AD5">
        <w:rPr>
          <w:rFonts w:cs="Times New Roman"/>
        </w:rPr>
        <w:fldChar w:fldCharType="end"/>
      </w:r>
      <w:r w:rsidRPr="00D97AD5">
        <w:rPr>
          <w:rFonts w:cs="Times New Roman"/>
        </w:rPr>
        <w:t xml:space="preserve"> studied the kinetics of blended coals to predict the spontaneous combustion tendency through the method of thermogravimetric analysis (TGA). Claudio Avila et al. </w:t>
      </w:r>
      <w:r w:rsidRPr="00D97AD5">
        <w:rPr>
          <w:rFonts w:cs="Times New Roman"/>
        </w:rPr>
        <w:fldChar w:fldCharType="begin" w:fldLock="1"/>
      </w:r>
      <w:r w:rsidRPr="00D97AD5">
        <w:rPr>
          <w:rFonts w:cs="Times New Roman"/>
        </w:rPr>
        <w:instrText>ADDIN CSL_CITATION {"citationItems":[{"id":"ITEM-1","itemData":{"DOI":"10.1016/j.fuel.2014.01.042","ISSN":"00162361","abstract":"Textural features of 25 worldwide coals were studied after slow oxidation processing (0.5 C min-1 from 20 to 250 C in air) using oil immersion microscopy and image analysis techniques. The characterization of samples, before and after oxidation, showed important changes in vitrinite reflectance with high reactive coals, which also related to their intrinsic self-oxidation potential. The morphology of the coal particles was also altered after the oxidation, to produce at least six different morphotypes. Particles with 'homogeneous change of reflectance' and particles with 'oxidation rims' were predominant in the samples studied, which related to boundary reactive conditions (kinetic and diffusion control of the reaction respectively). These textural characteristics indicate how particles interacted with oxygen at low temperatures, which could be used to predict the most probable pathway during the early stages of oxidation which could then lead to a spontaneous combustion event. The magnitude of the reflectance change and the morphological characteristics of samples studied were also related to the reactivity properties, providing an additional source of information to identify coals prone to spontaneous combustion. © 2014 Elsevier Ltd. All rights reserved.","author":[{"dropping-particle":"","family":"Avila","given":"Claudio","non-dropping-particle":"","parse-names":false,"suffix":""},{"dropping-particle":"","family":"Wu","given":"Tao","non-dropping-particle":"","parse-names":false,"suffix":""},{"dropping-particle":"","family":"Lester","given":"Edward","non-dropping-particle":"","parse-names":false,"suffix":""}],"container-title":"Fuel","id":"ITEM-1","issued":{"date-parts":[["2014"]]},"page":"173-182","publisher":"Elsevier Ltd","title":"Petrographic characterization of coals as a tool to detect spontaneous combustion potential","type":"article-journal","volume":"125"},"uris":["http://www.mendeley.com/documents/?uuid=4eb33c41-2c7c-4981-a6b1-053a042ce0c9"]}],"mendeley":{"formattedCitation":"[8]","plainTextFormattedCitation":"[8]","previouslyFormattedCitation":"[8]"},"properties":{"noteIndex":0},"schema":"https://github.com/citation-style-language/schema/raw/master/csl-citation.json"}</w:instrText>
      </w:r>
      <w:r w:rsidRPr="00D97AD5">
        <w:rPr>
          <w:rFonts w:cs="Times New Roman"/>
        </w:rPr>
        <w:fldChar w:fldCharType="separate"/>
      </w:r>
      <w:r w:rsidRPr="00D97AD5">
        <w:rPr>
          <w:rFonts w:cs="Times New Roman"/>
        </w:rPr>
        <w:t>[8]</w:t>
      </w:r>
      <w:r w:rsidRPr="00D97AD5">
        <w:rPr>
          <w:rFonts w:cs="Times New Roman"/>
        </w:rPr>
        <w:fldChar w:fldCharType="end"/>
      </w:r>
      <w:r w:rsidRPr="00D97AD5">
        <w:rPr>
          <w:rFonts w:cs="Times New Roman"/>
        </w:rPr>
        <w:t xml:space="preserve"> presented the spontaneous ignition of coal using TGA. Y. Wang et al. </w:t>
      </w:r>
      <w:r w:rsidRPr="00D97AD5">
        <w:rPr>
          <w:rFonts w:cs="Times New Roman"/>
        </w:rPr>
        <w:fldChar w:fldCharType="begin" w:fldLock="1"/>
      </w:r>
      <w:r w:rsidRPr="00D97AD5">
        <w:rPr>
          <w:rFonts w:cs="Times New Roman"/>
        </w:rPr>
        <w:instrText>ADDIN CSL_CITATION {"citationItems":[{"id":"ITEM-1","itemData":{"DOI":"10.1021/acs.energyfuels.7b00409","ISSN":"15205029","abstract":"Spontaneous combustion of coal stockpiles can occur when the environment temperature exceeds the critical self-ignition temperature (CSIT), which strongly depends on the pile volume. Measurements of the self-heating rates of a low-rank coal were carried out at various ambient air temperatures using pile heights of 2.5 to 10 cm (laboratory-scale) and 25 to 100 cm (large-scale), simulated using cubic wire-mesh baskets of different sizes. The experimental results demonstrated the feasibility of using the established Frank-Kamenetskii model in prediction of coal pile self-ignition. The larger-scale experiments showed quite different temperature variations during the heating process compared with the laboratory-scale experiments. Gas emissions and height changes of the piles revealed characteristics of the different stages of heating. Analysis of data obtained from the larger-scale tests demonstrated that prediction of CSIT based on laboratory experiments is reliable and useful. Relationships for CSIT and safe storage time of the coal are proposed as a function of stockpile volume for volumes up to 100 m3.","author":[{"dropping-particle":"","family":"Wang","given":"Yongjun","non-dropping-particle":"","parse-names":false,"suffix":""},{"dropping-particle":"","family":"Zhang","given":"Xiaoming","non-dropping-particle":"","parse-names":false,"suffix":""},{"dropping-particle":"","family":"Sugai","given":"Yuichi","non-dropping-particle":"","parse-names":false,"suffix":""},{"dropping-particle":"","family":"Sasaki","given":"Kyuro","non-dropping-particle":"","parse-names":false,"suffix":""}],"container-title":"Energy and Fuels","id":"ITEM-1","issue":"7","issued":{"date-parts":[["2017"]]},"page":"6700-6710","title":"Determination of Critical Self-Ignition Temperature of Low-Rank Coal Using a 1 m Wire-Mesh Basket and Extrapolation to Industrial Coal Piles","type":"article-journal","volume":"31"},"uris":["http://www.mendeley.com/documents/?uuid=ddd0a4f1-65fd-42a2-8e36-905e935ebbea"]}],"mendeley":{"formattedCitation":"[9]","plainTextFormattedCitation":"[9]","previouslyFormattedCitation":"[9]"},"properties":{"noteIndex":0},"schema":"https://github.com/citation-style-language/schema/raw/master/csl-citation.json"}</w:instrText>
      </w:r>
      <w:r w:rsidRPr="00D97AD5">
        <w:rPr>
          <w:rFonts w:cs="Times New Roman"/>
        </w:rPr>
        <w:fldChar w:fldCharType="separate"/>
      </w:r>
      <w:r w:rsidRPr="00D97AD5">
        <w:rPr>
          <w:rFonts w:cs="Times New Roman"/>
        </w:rPr>
        <w:t>[9]</w:t>
      </w:r>
      <w:r w:rsidRPr="00D97AD5">
        <w:rPr>
          <w:rFonts w:cs="Times New Roman"/>
        </w:rPr>
        <w:fldChar w:fldCharType="end"/>
      </w:r>
      <w:r w:rsidRPr="00D97AD5">
        <w:rPr>
          <w:rFonts w:cs="Times New Roman"/>
        </w:rPr>
        <w:t xml:space="preserve"> used the basket method to determine critical spontaneous combustion temperature of high volatile coal and extrapolate to industrial coal piles. These lab studies demonstrated that the spontaneous combustion propensity of coal piles could be predicted using laboratory tests. </w:t>
      </w:r>
    </w:p>
    <w:p w14:paraId="1B492C08" w14:textId="77777777" w:rsidR="00AF20DF" w:rsidRPr="00D97AD5" w:rsidRDefault="00AF20DF" w:rsidP="00453A48">
      <w:pPr>
        <w:pStyle w:val="Text"/>
        <w:ind w:firstLine="181"/>
        <w:rPr>
          <w:rFonts w:cs="Times New Roman"/>
        </w:rPr>
      </w:pPr>
      <w:r w:rsidRPr="00D97AD5">
        <w:rPr>
          <w:rFonts w:cs="Times New Roman"/>
        </w:rPr>
        <w:t>In this paper, the TGA and the basket method is applied to evaluate the oxidation at low temperature and the propensity of self-ignition of blending of pulverized anthracite and sub-bituminous coals.  Furthermore, the experiment is designed to demonstrate the impact of different sub-bituminous coal mix ratios on the critical self-ignition temperature.   </w:t>
      </w:r>
    </w:p>
    <w:p w14:paraId="612AF82F" w14:textId="14823B7B" w:rsidR="00AF20DF" w:rsidRPr="0039348C" w:rsidRDefault="00AF20DF" w:rsidP="0039348C">
      <w:pPr>
        <w:pStyle w:val="Els-1storder-head"/>
        <w:pBdr>
          <w:top w:val="none" w:sz="0" w:space="0" w:color="auto"/>
        </w:pBdr>
        <w:spacing w:before="240" w:after="120" w:line="240" w:lineRule="auto"/>
        <w:rPr>
          <w:bCs/>
          <w:sz w:val="20"/>
        </w:rPr>
      </w:pPr>
      <w:r w:rsidRPr="0039348C">
        <w:rPr>
          <w:bCs/>
          <w:sz w:val="20"/>
        </w:rPr>
        <w:t>MATERIALS AND METHODS</w:t>
      </w:r>
    </w:p>
    <w:p w14:paraId="488015A4" w14:textId="77777777" w:rsidR="00AF20DF" w:rsidRPr="00D97AD5" w:rsidRDefault="00AF20DF" w:rsidP="00453A48">
      <w:pPr>
        <w:spacing w:before="120" w:after="120" w:line="252" w:lineRule="auto"/>
        <w:jc w:val="both"/>
        <w:rPr>
          <w:b/>
          <w:bCs/>
          <w:i/>
          <w:sz w:val="20"/>
        </w:rPr>
      </w:pPr>
      <w:r w:rsidRPr="00D97AD5">
        <w:rPr>
          <w:b/>
          <w:bCs/>
          <w:i/>
          <w:sz w:val="20"/>
        </w:rPr>
        <w:t>2.1. Sample preparation</w:t>
      </w:r>
    </w:p>
    <w:p w14:paraId="74CB0400" w14:textId="77777777" w:rsidR="00AF20DF" w:rsidRPr="00D97AD5" w:rsidRDefault="00AF20DF" w:rsidP="00453A48">
      <w:pPr>
        <w:pStyle w:val="Text"/>
        <w:ind w:firstLine="0"/>
        <w:rPr>
          <w:rFonts w:cs="Times New Roman"/>
        </w:rPr>
      </w:pPr>
      <w:r w:rsidRPr="00D97AD5">
        <w:rPr>
          <w:rFonts w:cs="Times New Roman"/>
        </w:rPr>
        <w:t xml:space="preserve">The anthracite coal (Coal A) and sub-bituminous coal </w:t>
      </w:r>
      <w:r w:rsidRPr="00D97AD5">
        <w:rPr>
          <w:rFonts w:cs="Times New Roman"/>
        </w:rPr>
        <w:lastRenderedPageBreak/>
        <w:t xml:space="preserve">(Coal B) were selected. Their properties show quite large differences, as shown in Table 1. Coal A is typical coal used in thermal power plants in northern areas in Vietnam. Coal B was imported from Indonesia. The coal samples were ground into small grains (between 0.045 – 0.075 mm in size) which were used for this study. Sub-bituminous coal is heated at 105-110°C until a constant weight to reduce the moisture content to </w:t>
      </w:r>
      <w:proofErr w:type="gramStart"/>
      <w:r w:rsidRPr="00D97AD5">
        <w:rPr>
          <w:rFonts w:cs="Times New Roman"/>
        </w:rPr>
        <w:t>under</w:t>
      </w:r>
      <w:proofErr w:type="gramEnd"/>
      <w:r w:rsidRPr="00D97AD5">
        <w:rPr>
          <w:rFonts w:cs="Times New Roman"/>
        </w:rPr>
        <w:t xml:space="preserve"> 5%. </w:t>
      </w:r>
    </w:p>
    <w:p w14:paraId="6E60D77B" w14:textId="77777777" w:rsidR="00453A48" w:rsidRPr="00D97AD5" w:rsidRDefault="00453A48" w:rsidP="00453A48">
      <w:pPr>
        <w:pStyle w:val="Text"/>
        <w:ind w:firstLine="0"/>
        <w:rPr>
          <w:rFonts w:cs="Times New Roman"/>
        </w:rPr>
      </w:pPr>
    </w:p>
    <w:p w14:paraId="2B656285" w14:textId="77777777" w:rsidR="00AF20DF" w:rsidRPr="00D97AD5" w:rsidRDefault="00AF20DF" w:rsidP="00453A48">
      <w:pPr>
        <w:spacing w:after="120" w:line="240" w:lineRule="auto"/>
        <w:jc w:val="center"/>
        <w:rPr>
          <w:b/>
          <w:bCs/>
          <w:sz w:val="18"/>
        </w:rPr>
      </w:pPr>
      <w:proofErr w:type="gramStart"/>
      <w:r w:rsidRPr="00D97AD5">
        <w:rPr>
          <w:b/>
          <w:bCs/>
          <w:sz w:val="18"/>
        </w:rPr>
        <w:t>Table 1.</w:t>
      </w:r>
      <w:proofErr w:type="gramEnd"/>
      <w:r w:rsidRPr="00D97AD5">
        <w:rPr>
          <w:b/>
          <w:bCs/>
          <w:sz w:val="18"/>
        </w:rPr>
        <w:t xml:space="preserve"> Properties of coal samples</w:t>
      </w:r>
    </w:p>
    <w:tbl>
      <w:tblPr>
        <w:tblW w:w="0" w:type="auto"/>
        <w:jc w:val="center"/>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4"/>
        <w:gridCol w:w="1498"/>
        <w:gridCol w:w="1465"/>
      </w:tblGrid>
      <w:tr w:rsidR="00AF20DF" w:rsidRPr="00D97AD5" w14:paraId="476EDE45" w14:textId="77777777" w:rsidTr="00453A48">
        <w:trPr>
          <w:trHeight w:val="222"/>
          <w:jc w:val="center"/>
        </w:trPr>
        <w:tc>
          <w:tcPr>
            <w:tcW w:w="1784" w:type="dxa"/>
            <w:shd w:val="clear" w:color="auto" w:fill="auto"/>
          </w:tcPr>
          <w:p w14:paraId="6B815F28" w14:textId="77777777" w:rsidR="00AF20DF" w:rsidRPr="00D97AD5" w:rsidRDefault="00AF20DF" w:rsidP="00453A48">
            <w:pPr>
              <w:spacing w:before="60" w:after="60" w:line="240" w:lineRule="auto"/>
              <w:jc w:val="center"/>
              <w:rPr>
                <w:b/>
                <w:sz w:val="18"/>
                <w:lang w:eastAsia="zh-CN"/>
              </w:rPr>
            </w:pPr>
            <w:bookmarkStart w:id="1" w:name="_Hlk21081507"/>
            <w:r w:rsidRPr="00D97AD5">
              <w:rPr>
                <w:b/>
                <w:sz w:val="18"/>
                <w:lang w:eastAsia="zh-CN"/>
              </w:rPr>
              <w:t>Sample</w:t>
            </w:r>
          </w:p>
        </w:tc>
        <w:tc>
          <w:tcPr>
            <w:tcW w:w="1498" w:type="dxa"/>
            <w:shd w:val="clear" w:color="auto" w:fill="auto"/>
          </w:tcPr>
          <w:p w14:paraId="5D2C6F60" w14:textId="77777777" w:rsidR="00AF20DF" w:rsidRPr="00D97AD5" w:rsidRDefault="00AF20DF" w:rsidP="00453A48">
            <w:pPr>
              <w:spacing w:before="60" w:after="60" w:line="240" w:lineRule="auto"/>
              <w:jc w:val="center"/>
              <w:rPr>
                <w:b/>
                <w:sz w:val="18"/>
                <w:lang w:eastAsia="zh-CN"/>
              </w:rPr>
            </w:pPr>
            <w:r w:rsidRPr="00D97AD5">
              <w:rPr>
                <w:b/>
                <w:sz w:val="18"/>
                <w:lang w:eastAsia="zh-CN"/>
              </w:rPr>
              <w:t>Coal A</w:t>
            </w:r>
          </w:p>
        </w:tc>
        <w:tc>
          <w:tcPr>
            <w:tcW w:w="1465" w:type="dxa"/>
            <w:shd w:val="clear" w:color="auto" w:fill="auto"/>
          </w:tcPr>
          <w:p w14:paraId="0CB99AA8" w14:textId="77777777" w:rsidR="00AF20DF" w:rsidRPr="00D97AD5" w:rsidRDefault="00AF20DF" w:rsidP="00453A48">
            <w:pPr>
              <w:spacing w:before="60" w:after="60" w:line="240" w:lineRule="auto"/>
              <w:jc w:val="center"/>
              <w:rPr>
                <w:b/>
                <w:sz w:val="18"/>
                <w:lang w:eastAsia="zh-CN"/>
              </w:rPr>
            </w:pPr>
            <w:r w:rsidRPr="00D97AD5">
              <w:rPr>
                <w:b/>
                <w:sz w:val="18"/>
                <w:lang w:eastAsia="zh-CN"/>
              </w:rPr>
              <w:t>Coal B</w:t>
            </w:r>
          </w:p>
        </w:tc>
      </w:tr>
      <w:tr w:rsidR="00AF20DF" w:rsidRPr="00D97AD5" w14:paraId="5A64A4C4" w14:textId="77777777" w:rsidTr="00453A48">
        <w:trPr>
          <w:trHeight w:val="222"/>
          <w:jc w:val="center"/>
        </w:trPr>
        <w:tc>
          <w:tcPr>
            <w:tcW w:w="1784" w:type="dxa"/>
            <w:shd w:val="clear" w:color="auto" w:fill="auto"/>
          </w:tcPr>
          <w:p w14:paraId="0351E299" w14:textId="77777777" w:rsidR="00AF20DF" w:rsidRPr="00D97AD5" w:rsidRDefault="00AF20DF" w:rsidP="00453A48">
            <w:pPr>
              <w:spacing w:before="60" w:after="60" w:line="240" w:lineRule="auto"/>
              <w:jc w:val="center"/>
              <w:rPr>
                <w:bCs/>
                <w:sz w:val="18"/>
                <w:lang w:eastAsia="zh-CN"/>
              </w:rPr>
            </w:pPr>
            <w:r w:rsidRPr="00D97AD5">
              <w:rPr>
                <w:bCs/>
                <w:sz w:val="18"/>
                <w:lang w:eastAsia="zh-CN"/>
              </w:rPr>
              <w:t>Moisture  (</w:t>
            </w:r>
            <w:proofErr w:type="spellStart"/>
            <w:r w:rsidRPr="00D97AD5">
              <w:rPr>
                <w:bCs/>
                <w:sz w:val="18"/>
                <w:lang w:eastAsia="zh-CN"/>
              </w:rPr>
              <w:t>wt</w:t>
            </w:r>
            <w:proofErr w:type="spellEnd"/>
            <w:r w:rsidRPr="00D97AD5">
              <w:rPr>
                <w:bCs/>
                <w:sz w:val="18"/>
                <w:lang w:eastAsia="zh-CN"/>
              </w:rPr>
              <w:t>%, as received)</w:t>
            </w:r>
          </w:p>
        </w:tc>
        <w:tc>
          <w:tcPr>
            <w:tcW w:w="1498" w:type="dxa"/>
            <w:shd w:val="clear" w:color="auto" w:fill="auto"/>
          </w:tcPr>
          <w:p w14:paraId="776EBFC6" w14:textId="77777777" w:rsidR="00AF20DF" w:rsidRPr="00D97AD5" w:rsidRDefault="00AF20DF" w:rsidP="00453A48">
            <w:pPr>
              <w:spacing w:before="60" w:after="60" w:line="240" w:lineRule="auto"/>
              <w:jc w:val="center"/>
              <w:rPr>
                <w:bCs/>
                <w:sz w:val="18"/>
                <w:lang w:eastAsia="zh-CN"/>
              </w:rPr>
            </w:pPr>
            <w:r w:rsidRPr="00D97AD5">
              <w:rPr>
                <w:bCs/>
                <w:sz w:val="18"/>
                <w:lang w:eastAsia="zh-CN"/>
              </w:rPr>
              <w:t>1.8</w:t>
            </w:r>
          </w:p>
        </w:tc>
        <w:tc>
          <w:tcPr>
            <w:tcW w:w="1465" w:type="dxa"/>
            <w:shd w:val="clear" w:color="auto" w:fill="auto"/>
          </w:tcPr>
          <w:p w14:paraId="6EC017F9" w14:textId="77777777" w:rsidR="00AF20DF" w:rsidRPr="00D97AD5" w:rsidRDefault="00AF20DF" w:rsidP="00453A48">
            <w:pPr>
              <w:spacing w:before="60" w:after="60" w:line="240" w:lineRule="auto"/>
              <w:jc w:val="center"/>
              <w:rPr>
                <w:bCs/>
                <w:sz w:val="18"/>
                <w:lang w:eastAsia="zh-CN"/>
              </w:rPr>
            </w:pPr>
            <w:r w:rsidRPr="00D97AD5">
              <w:rPr>
                <w:bCs/>
                <w:sz w:val="18"/>
                <w:lang w:eastAsia="zh-CN"/>
              </w:rPr>
              <w:t>32.5</w:t>
            </w:r>
          </w:p>
        </w:tc>
      </w:tr>
      <w:tr w:rsidR="00AF20DF" w:rsidRPr="00D97AD5" w14:paraId="6066EB7E" w14:textId="77777777" w:rsidTr="00453A48">
        <w:trPr>
          <w:trHeight w:val="222"/>
          <w:jc w:val="center"/>
        </w:trPr>
        <w:tc>
          <w:tcPr>
            <w:tcW w:w="4747" w:type="dxa"/>
            <w:gridSpan w:val="3"/>
            <w:shd w:val="clear" w:color="auto" w:fill="auto"/>
          </w:tcPr>
          <w:p w14:paraId="6211D00A" w14:textId="77777777" w:rsidR="00AF20DF" w:rsidRPr="00D97AD5" w:rsidRDefault="00AF20DF" w:rsidP="00453A48">
            <w:pPr>
              <w:spacing w:before="60" w:after="60" w:line="240" w:lineRule="auto"/>
              <w:jc w:val="center"/>
              <w:rPr>
                <w:b/>
                <w:sz w:val="18"/>
                <w:lang w:eastAsia="zh-CN"/>
              </w:rPr>
            </w:pPr>
            <w:r w:rsidRPr="00D97AD5">
              <w:rPr>
                <w:b/>
                <w:sz w:val="18"/>
                <w:lang w:eastAsia="zh-CN"/>
              </w:rPr>
              <w:t>Proximate analysis (</w:t>
            </w:r>
            <w:proofErr w:type="spellStart"/>
            <w:r w:rsidRPr="00D97AD5">
              <w:rPr>
                <w:b/>
                <w:sz w:val="18"/>
                <w:lang w:eastAsia="zh-CN"/>
              </w:rPr>
              <w:t>wt</w:t>
            </w:r>
            <w:proofErr w:type="spellEnd"/>
            <w:r w:rsidRPr="00D97AD5">
              <w:rPr>
                <w:b/>
                <w:sz w:val="18"/>
                <w:lang w:eastAsia="zh-CN"/>
              </w:rPr>
              <w:t>%, dry)</w:t>
            </w:r>
          </w:p>
        </w:tc>
      </w:tr>
      <w:tr w:rsidR="00AF20DF" w:rsidRPr="00D97AD5" w14:paraId="32DF5072" w14:textId="77777777" w:rsidTr="00453A48">
        <w:trPr>
          <w:trHeight w:val="282"/>
          <w:jc w:val="center"/>
        </w:trPr>
        <w:tc>
          <w:tcPr>
            <w:tcW w:w="1784" w:type="dxa"/>
            <w:shd w:val="clear" w:color="auto" w:fill="auto"/>
          </w:tcPr>
          <w:p w14:paraId="67653523" w14:textId="77777777" w:rsidR="00AF20DF" w:rsidRPr="00D97AD5" w:rsidRDefault="00AF20DF" w:rsidP="00453A48">
            <w:pPr>
              <w:spacing w:before="60" w:after="60" w:line="240" w:lineRule="auto"/>
              <w:jc w:val="center"/>
              <w:rPr>
                <w:sz w:val="18"/>
                <w:lang w:eastAsia="zh-CN"/>
              </w:rPr>
            </w:pPr>
            <w:r w:rsidRPr="00D97AD5">
              <w:rPr>
                <w:sz w:val="18"/>
                <w:lang w:eastAsia="zh-CN"/>
              </w:rPr>
              <w:t>Volatile matter (VM)</w:t>
            </w:r>
          </w:p>
        </w:tc>
        <w:tc>
          <w:tcPr>
            <w:tcW w:w="1498" w:type="dxa"/>
            <w:shd w:val="clear" w:color="auto" w:fill="auto"/>
          </w:tcPr>
          <w:p w14:paraId="30B45CED" w14:textId="77777777" w:rsidR="00AF20DF" w:rsidRPr="00D97AD5" w:rsidRDefault="00AF20DF" w:rsidP="00453A48">
            <w:pPr>
              <w:spacing w:before="60" w:after="60" w:line="240" w:lineRule="auto"/>
              <w:jc w:val="center"/>
              <w:rPr>
                <w:sz w:val="18"/>
                <w:lang w:eastAsia="zh-CN"/>
              </w:rPr>
            </w:pPr>
            <w:r w:rsidRPr="00D97AD5">
              <w:rPr>
                <w:sz w:val="18"/>
                <w:lang w:eastAsia="zh-CN"/>
              </w:rPr>
              <w:t>11.32</w:t>
            </w:r>
          </w:p>
        </w:tc>
        <w:tc>
          <w:tcPr>
            <w:tcW w:w="1465" w:type="dxa"/>
            <w:shd w:val="clear" w:color="auto" w:fill="auto"/>
          </w:tcPr>
          <w:p w14:paraId="125DC871" w14:textId="77777777" w:rsidR="00AF20DF" w:rsidRPr="00D97AD5" w:rsidRDefault="00AF20DF" w:rsidP="00453A48">
            <w:pPr>
              <w:spacing w:before="60" w:after="60" w:line="240" w:lineRule="auto"/>
              <w:jc w:val="center"/>
              <w:rPr>
                <w:sz w:val="18"/>
                <w:lang w:eastAsia="zh-CN"/>
              </w:rPr>
            </w:pPr>
            <w:r w:rsidRPr="00D97AD5">
              <w:rPr>
                <w:sz w:val="18"/>
                <w:lang w:eastAsia="zh-CN"/>
              </w:rPr>
              <w:t>55.96</w:t>
            </w:r>
          </w:p>
        </w:tc>
      </w:tr>
      <w:tr w:rsidR="00AF20DF" w:rsidRPr="00D97AD5" w14:paraId="479EEE10" w14:textId="77777777" w:rsidTr="00453A48">
        <w:trPr>
          <w:trHeight w:val="264"/>
          <w:jc w:val="center"/>
        </w:trPr>
        <w:tc>
          <w:tcPr>
            <w:tcW w:w="1784" w:type="dxa"/>
            <w:shd w:val="clear" w:color="auto" w:fill="auto"/>
          </w:tcPr>
          <w:p w14:paraId="3C1E0480" w14:textId="77777777" w:rsidR="00AF20DF" w:rsidRPr="00D97AD5" w:rsidRDefault="00AF20DF" w:rsidP="00453A48">
            <w:pPr>
              <w:spacing w:before="60" w:after="60" w:line="240" w:lineRule="auto"/>
              <w:jc w:val="center"/>
              <w:rPr>
                <w:sz w:val="18"/>
                <w:lang w:eastAsia="zh-CN"/>
              </w:rPr>
            </w:pPr>
            <w:r w:rsidRPr="00D97AD5">
              <w:rPr>
                <w:sz w:val="18"/>
                <w:lang w:eastAsia="zh-CN"/>
              </w:rPr>
              <w:t>Fixed carbon (FC)</w:t>
            </w:r>
          </w:p>
        </w:tc>
        <w:tc>
          <w:tcPr>
            <w:tcW w:w="1498" w:type="dxa"/>
            <w:shd w:val="clear" w:color="auto" w:fill="auto"/>
          </w:tcPr>
          <w:p w14:paraId="669F693B" w14:textId="77777777" w:rsidR="00AF20DF" w:rsidRPr="00D97AD5" w:rsidRDefault="00AF20DF" w:rsidP="00453A48">
            <w:pPr>
              <w:spacing w:before="60" w:after="60" w:line="240" w:lineRule="auto"/>
              <w:jc w:val="center"/>
              <w:rPr>
                <w:sz w:val="18"/>
                <w:lang w:eastAsia="zh-CN"/>
              </w:rPr>
            </w:pPr>
            <w:r w:rsidRPr="00D97AD5">
              <w:rPr>
                <w:sz w:val="18"/>
                <w:lang w:eastAsia="zh-CN"/>
              </w:rPr>
              <w:t>61.12</w:t>
            </w:r>
          </w:p>
        </w:tc>
        <w:tc>
          <w:tcPr>
            <w:tcW w:w="1465" w:type="dxa"/>
            <w:shd w:val="clear" w:color="auto" w:fill="auto"/>
          </w:tcPr>
          <w:p w14:paraId="0C94E842" w14:textId="77777777" w:rsidR="00AF20DF" w:rsidRPr="00D97AD5" w:rsidRDefault="00AF20DF" w:rsidP="00453A48">
            <w:pPr>
              <w:spacing w:before="60" w:after="60" w:line="240" w:lineRule="auto"/>
              <w:jc w:val="center"/>
              <w:rPr>
                <w:sz w:val="18"/>
                <w:lang w:eastAsia="zh-CN"/>
              </w:rPr>
            </w:pPr>
            <w:r w:rsidRPr="00D97AD5">
              <w:rPr>
                <w:sz w:val="18"/>
                <w:lang w:eastAsia="zh-CN"/>
              </w:rPr>
              <w:t>31.24</w:t>
            </w:r>
          </w:p>
        </w:tc>
      </w:tr>
      <w:tr w:rsidR="00AF20DF" w:rsidRPr="00D97AD5" w14:paraId="19F4755C" w14:textId="77777777" w:rsidTr="00453A48">
        <w:trPr>
          <w:trHeight w:val="264"/>
          <w:jc w:val="center"/>
        </w:trPr>
        <w:tc>
          <w:tcPr>
            <w:tcW w:w="1784" w:type="dxa"/>
            <w:shd w:val="clear" w:color="auto" w:fill="auto"/>
          </w:tcPr>
          <w:p w14:paraId="371FBD98" w14:textId="77777777" w:rsidR="00AF20DF" w:rsidRPr="00D97AD5" w:rsidRDefault="00AF20DF" w:rsidP="00453A48">
            <w:pPr>
              <w:spacing w:before="60" w:after="60" w:line="240" w:lineRule="auto"/>
              <w:jc w:val="center"/>
              <w:rPr>
                <w:sz w:val="18"/>
                <w:lang w:eastAsia="zh-CN"/>
              </w:rPr>
            </w:pPr>
            <w:r w:rsidRPr="00D97AD5">
              <w:rPr>
                <w:bCs/>
                <w:sz w:val="18"/>
                <w:lang w:eastAsia="zh-CN"/>
              </w:rPr>
              <w:t>Moisture (M)</w:t>
            </w:r>
          </w:p>
        </w:tc>
        <w:tc>
          <w:tcPr>
            <w:tcW w:w="1498" w:type="dxa"/>
            <w:shd w:val="clear" w:color="auto" w:fill="auto"/>
          </w:tcPr>
          <w:p w14:paraId="57B94BA1" w14:textId="77777777" w:rsidR="00AF20DF" w:rsidRPr="00D97AD5" w:rsidRDefault="00AF20DF" w:rsidP="00453A48">
            <w:pPr>
              <w:spacing w:before="60" w:after="60" w:line="240" w:lineRule="auto"/>
              <w:jc w:val="center"/>
              <w:rPr>
                <w:sz w:val="18"/>
                <w:lang w:eastAsia="zh-CN"/>
              </w:rPr>
            </w:pPr>
            <w:r w:rsidRPr="00D97AD5">
              <w:rPr>
                <w:sz w:val="18"/>
                <w:lang w:eastAsia="zh-CN"/>
              </w:rPr>
              <w:t>1.80</w:t>
            </w:r>
          </w:p>
        </w:tc>
        <w:tc>
          <w:tcPr>
            <w:tcW w:w="1465" w:type="dxa"/>
            <w:shd w:val="clear" w:color="auto" w:fill="auto"/>
          </w:tcPr>
          <w:p w14:paraId="7A975067" w14:textId="77777777" w:rsidR="00AF20DF" w:rsidRPr="00D97AD5" w:rsidRDefault="00AF20DF" w:rsidP="00453A48">
            <w:pPr>
              <w:spacing w:before="60" w:after="60" w:line="240" w:lineRule="auto"/>
              <w:jc w:val="center"/>
              <w:rPr>
                <w:sz w:val="18"/>
                <w:lang w:eastAsia="zh-CN"/>
              </w:rPr>
            </w:pPr>
            <w:r w:rsidRPr="00D97AD5">
              <w:rPr>
                <w:sz w:val="18"/>
                <w:lang w:eastAsia="zh-CN"/>
              </w:rPr>
              <w:t>4.80</w:t>
            </w:r>
          </w:p>
        </w:tc>
      </w:tr>
      <w:tr w:rsidR="00AF20DF" w:rsidRPr="00D97AD5" w14:paraId="4F9636F4" w14:textId="77777777" w:rsidTr="00453A48">
        <w:trPr>
          <w:trHeight w:val="222"/>
          <w:jc w:val="center"/>
        </w:trPr>
        <w:tc>
          <w:tcPr>
            <w:tcW w:w="1784" w:type="dxa"/>
            <w:shd w:val="clear" w:color="auto" w:fill="auto"/>
          </w:tcPr>
          <w:p w14:paraId="5246FA27" w14:textId="77777777" w:rsidR="00AF20DF" w:rsidRPr="00D97AD5" w:rsidRDefault="00AF20DF" w:rsidP="00453A48">
            <w:pPr>
              <w:spacing w:before="60" w:after="60" w:line="240" w:lineRule="auto"/>
              <w:jc w:val="center"/>
              <w:rPr>
                <w:sz w:val="18"/>
                <w:lang w:eastAsia="zh-CN"/>
              </w:rPr>
            </w:pPr>
            <w:r w:rsidRPr="00D97AD5">
              <w:rPr>
                <w:sz w:val="18"/>
                <w:lang w:eastAsia="zh-CN"/>
              </w:rPr>
              <w:t>Ash (A)</w:t>
            </w:r>
          </w:p>
        </w:tc>
        <w:tc>
          <w:tcPr>
            <w:tcW w:w="1498" w:type="dxa"/>
            <w:shd w:val="clear" w:color="auto" w:fill="auto"/>
          </w:tcPr>
          <w:p w14:paraId="07F778B2" w14:textId="77777777" w:rsidR="00AF20DF" w:rsidRPr="00D97AD5" w:rsidRDefault="00AF20DF" w:rsidP="00453A48">
            <w:pPr>
              <w:spacing w:before="60" w:after="60" w:line="240" w:lineRule="auto"/>
              <w:jc w:val="center"/>
              <w:rPr>
                <w:sz w:val="18"/>
                <w:lang w:eastAsia="zh-CN"/>
              </w:rPr>
            </w:pPr>
            <w:r w:rsidRPr="00D97AD5">
              <w:rPr>
                <w:sz w:val="18"/>
                <w:lang w:eastAsia="zh-CN"/>
              </w:rPr>
              <w:t>25.76</w:t>
            </w:r>
          </w:p>
        </w:tc>
        <w:tc>
          <w:tcPr>
            <w:tcW w:w="1465" w:type="dxa"/>
            <w:shd w:val="clear" w:color="auto" w:fill="auto"/>
          </w:tcPr>
          <w:p w14:paraId="3BDE05ED" w14:textId="77777777" w:rsidR="00AF20DF" w:rsidRPr="00D97AD5" w:rsidRDefault="00AF20DF" w:rsidP="00453A48">
            <w:pPr>
              <w:spacing w:before="60" w:after="60" w:line="240" w:lineRule="auto"/>
              <w:jc w:val="center"/>
              <w:rPr>
                <w:sz w:val="18"/>
                <w:lang w:eastAsia="zh-CN"/>
              </w:rPr>
            </w:pPr>
            <w:r w:rsidRPr="00D97AD5">
              <w:rPr>
                <w:sz w:val="18"/>
                <w:lang w:eastAsia="zh-CN"/>
              </w:rPr>
              <w:t>8.00</w:t>
            </w:r>
          </w:p>
        </w:tc>
      </w:tr>
      <w:tr w:rsidR="00AF20DF" w:rsidRPr="00D97AD5" w14:paraId="7FE4D99C" w14:textId="77777777" w:rsidTr="00453A48">
        <w:trPr>
          <w:trHeight w:val="222"/>
          <w:jc w:val="center"/>
        </w:trPr>
        <w:tc>
          <w:tcPr>
            <w:tcW w:w="4747" w:type="dxa"/>
            <w:gridSpan w:val="3"/>
            <w:shd w:val="clear" w:color="auto" w:fill="auto"/>
          </w:tcPr>
          <w:p w14:paraId="50C71105" w14:textId="77777777" w:rsidR="00AF20DF" w:rsidRPr="00D97AD5" w:rsidRDefault="00AF20DF" w:rsidP="00453A48">
            <w:pPr>
              <w:spacing w:before="60" w:after="60" w:line="240" w:lineRule="auto"/>
              <w:jc w:val="center"/>
              <w:rPr>
                <w:b/>
                <w:sz w:val="18"/>
                <w:lang w:eastAsia="zh-CN"/>
              </w:rPr>
            </w:pPr>
            <w:r w:rsidRPr="00D97AD5">
              <w:rPr>
                <w:b/>
                <w:sz w:val="18"/>
                <w:lang w:eastAsia="zh-CN"/>
              </w:rPr>
              <w:t>Ultimate analysis (</w:t>
            </w:r>
            <w:proofErr w:type="spellStart"/>
            <w:r w:rsidRPr="00D97AD5">
              <w:rPr>
                <w:b/>
                <w:sz w:val="18"/>
                <w:lang w:eastAsia="zh-CN"/>
              </w:rPr>
              <w:t>wt</w:t>
            </w:r>
            <w:proofErr w:type="spellEnd"/>
            <w:r w:rsidRPr="00D97AD5">
              <w:rPr>
                <w:b/>
                <w:sz w:val="18"/>
                <w:lang w:eastAsia="zh-CN"/>
              </w:rPr>
              <w:t xml:space="preserve">%, </w:t>
            </w:r>
            <w:proofErr w:type="spellStart"/>
            <w:r w:rsidRPr="00D97AD5">
              <w:rPr>
                <w:b/>
                <w:sz w:val="18"/>
                <w:lang w:eastAsia="zh-CN"/>
              </w:rPr>
              <w:t>daf</w:t>
            </w:r>
            <w:proofErr w:type="spellEnd"/>
            <w:r w:rsidRPr="00D97AD5">
              <w:rPr>
                <w:b/>
                <w:sz w:val="18"/>
                <w:lang w:eastAsia="zh-CN"/>
              </w:rPr>
              <w:t>)</w:t>
            </w:r>
          </w:p>
        </w:tc>
      </w:tr>
      <w:tr w:rsidR="00AF20DF" w:rsidRPr="00D97AD5" w14:paraId="7A435819" w14:textId="77777777" w:rsidTr="00453A48">
        <w:trPr>
          <w:trHeight w:val="222"/>
          <w:jc w:val="center"/>
        </w:trPr>
        <w:tc>
          <w:tcPr>
            <w:tcW w:w="1784" w:type="dxa"/>
            <w:shd w:val="clear" w:color="auto" w:fill="auto"/>
          </w:tcPr>
          <w:p w14:paraId="097D2BFD" w14:textId="77777777" w:rsidR="00AF20DF" w:rsidRPr="00D97AD5" w:rsidRDefault="00AF20DF" w:rsidP="00453A48">
            <w:pPr>
              <w:spacing w:before="60" w:after="60" w:line="240" w:lineRule="auto"/>
              <w:jc w:val="center"/>
              <w:rPr>
                <w:sz w:val="18"/>
                <w:lang w:eastAsia="zh-CN"/>
              </w:rPr>
            </w:pPr>
            <w:r w:rsidRPr="00D97AD5">
              <w:rPr>
                <w:sz w:val="18"/>
                <w:lang w:eastAsia="zh-CN"/>
              </w:rPr>
              <w:t>Carbon</w:t>
            </w:r>
          </w:p>
        </w:tc>
        <w:tc>
          <w:tcPr>
            <w:tcW w:w="1498" w:type="dxa"/>
            <w:shd w:val="clear" w:color="auto" w:fill="auto"/>
          </w:tcPr>
          <w:p w14:paraId="220D3532" w14:textId="77777777" w:rsidR="00AF20DF" w:rsidRPr="00D97AD5" w:rsidRDefault="00AF20DF" w:rsidP="00453A48">
            <w:pPr>
              <w:spacing w:before="60" w:after="60" w:line="240" w:lineRule="auto"/>
              <w:jc w:val="center"/>
              <w:rPr>
                <w:sz w:val="18"/>
                <w:lang w:eastAsia="zh-CN"/>
              </w:rPr>
            </w:pPr>
            <w:r w:rsidRPr="00D97AD5">
              <w:rPr>
                <w:sz w:val="18"/>
                <w:lang w:eastAsia="zh-CN"/>
              </w:rPr>
              <w:t>90.57</w:t>
            </w:r>
          </w:p>
        </w:tc>
        <w:tc>
          <w:tcPr>
            <w:tcW w:w="1465" w:type="dxa"/>
            <w:shd w:val="clear" w:color="auto" w:fill="auto"/>
          </w:tcPr>
          <w:p w14:paraId="6FBE800D" w14:textId="77777777" w:rsidR="00AF20DF" w:rsidRPr="00D97AD5" w:rsidRDefault="00AF20DF" w:rsidP="00453A48">
            <w:pPr>
              <w:spacing w:before="60" w:after="60" w:line="240" w:lineRule="auto"/>
              <w:jc w:val="center"/>
              <w:rPr>
                <w:sz w:val="18"/>
                <w:lang w:eastAsia="zh-CN"/>
              </w:rPr>
            </w:pPr>
            <w:r w:rsidRPr="00D97AD5">
              <w:rPr>
                <w:sz w:val="18"/>
                <w:lang w:eastAsia="zh-CN"/>
              </w:rPr>
              <w:t>70.96</w:t>
            </w:r>
          </w:p>
        </w:tc>
      </w:tr>
      <w:tr w:rsidR="00AF20DF" w:rsidRPr="00D97AD5" w14:paraId="4D68092E" w14:textId="77777777" w:rsidTr="00453A48">
        <w:trPr>
          <w:trHeight w:val="222"/>
          <w:jc w:val="center"/>
        </w:trPr>
        <w:tc>
          <w:tcPr>
            <w:tcW w:w="1784" w:type="dxa"/>
            <w:shd w:val="clear" w:color="auto" w:fill="auto"/>
          </w:tcPr>
          <w:p w14:paraId="0497AE26" w14:textId="77777777" w:rsidR="00AF20DF" w:rsidRPr="00D97AD5" w:rsidRDefault="00AF20DF" w:rsidP="00453A48">
            <w:pPr>
              <w:spacing w:before="60" w:after="60" w:line="240" w:lineRule="auto"/>
              <w:jc w:val="center"/>
              <w:rPr>
                <w:sz w:val="18"/>
                <w:lang w:eastAsia="zh-CN"/>
              </w:rPr>
            </w:pPr>
            <w:r w:rsidRPr="00D97AD5">
              <w:rPr>
                <w:sz w:val="18"/>
                <w:lang w:eastAsia="zh-CN"/>
              </w:rPr>
              <w:t>Hydrogen</w:t>
            </w:r>
          </w:p>
        </w:tc>
        <w:tc>
          <w:tcPr>
            <w:tcW w:w="1498" w:type="dxa"/>
            <w:shd w:val="clear" w:color="auto" w:fill="auto"/>
          </w:tcPr>
          <w:p w14:paraId="4A008D0B" w14:textId="77777777" w:rsidR="00AF20DF" w:rsidRPr="00D97AD5" w:rsidRDefault="00AF20DF" w:rsidP="00453A48">
            <w:pPr>
              <w:spacing w:before="60" w:after="60" w:line="240" w:lineRule="auto"/>
              <w:jc w:val="center"/>
              <w:rPr>
                <w:sz w:val="18"/>
                <w:lang w:eastAsia="zh-CN"/>
              </w:rPr>
            </w:pPr>
            <w:r w:rsidRPr="00D97AD5">
              <w:rPr>
                <w:sz w:val="18"/>
                <w:lang w:eastAsia="zh-CN"/>
              </w:rPr>
              <w:t>3.06</w:t>
            </w:r>
          </w:p>
        </w:tc>
        <w:tc>
          <w:tcPr>
            <w:tcW w:w="1465" w:type="dxa"/>
            <w:shd w:val="clear" w:color="auto" w:fill="auto"/>
          </w:tcPr>
          <w:p w14:paraId="122FC367" w14:textId="77777777" w:rsidR="00AF20DF" w:rsidRPr="00D97AD5" w:rsidRDefault="00AF20DF" w:rsidP="00453A48">
            <w:pPr>
              <w:spacing w:before="60" w:after="60" w:line="240" w:lineRule="auto"/>
              <w:jc w:val="center"/>
              <w:rPr>
                <w:sz w:val="18"/>
                <w:lang w:eastAsia="zh-CN"/>
              </w:rPr>
            </w:pPr>
            <w:r w:rsidRPr="00D97AD5">
              <w:rPr>
                <w:sz w:val="18"/>
                <w:lang w:eastAsia="zh-CN"/>
              </w:rPr>
              <w:t>5.13</w:t>
            </w:r>
          </w:p>
        </w:tc>
      </w:tr>
      <w:tr w:rsidR="00AF20DF" w:rsidRPr="00D97AD5" w14:paraId="170E14EF" w14:textId="77777777" w:rsidTr="00453A48">
        <w:trPr>
          <w:trHeight w:val="222"/>
          <w:jc w:val="center"/>
        </w:trPr>
        <w:tc>
          <w:tcPr>
            <w:tcW w:w="1784" w:type="dxa"/>
            <w:shd w:val="clear" w:color="auto" w:fill="auto"/>
          </w:tcPr>
          <w:p w14:paraId="2B34FD7B" w14:textId="77777777" w:rsidR="00AF20DF" w:rsidRPr="00D97AD5" w:rsidRDefault="00AF20DF" w:rsidP="00453A48">
            <w:pPr>
              <w:spacing w:before="60" w:after="60" w:line="240" w:lineRule="auto"/>
              <w:jc w:val="center"/>
              <w:rPr>
                <w:sz w:val="18"/>
                <w:lang w:eastAsia="zh-CN"/>
              </w:rPr>
            </w:pPr>
            <w:r w:rsidRPr="00D97AD5">
              <w:rPr>
                <w:sz w:val="18"/>
                <w:lang w:eastAsia="zh-CN"/>
              </w:rPr>
              <w:t>Oxygen</w:t>
            </w:r>
          </w:p>
        </w:tc>
        <w:tc>
          <w:tcPr>
            <w:tcW w:w="1498" w:type="dxa"/>
            <w:shd w:val="clear" w:color="auto" w:fill="auto"/>
          </w:tcPr>
          <w:p w14:paraId="2AED345F" w14:textId="77777777" w:rsidR="00AF20DF" w:rsidRPr="00D97AD5" w:rsidRDefault="00AF20DF" w:rsidP="00453A48">
            <w:pPr>
              <w:spacing w:before="60" w:after="60" w:line="240" w:lineRule="auto"/>
              <w:jc w:val="center"/>
              <w:rPr>
                <w:sz w:val="18"/>
                <w:lang w:eastAsia="zh-CN"/>
              </w:rPr>
            </w:pPr>
            <w:r w:rsidRPr="00D97AD5">
              <w:rPr>
                <w:sz w:val="18"/>
                <w:lang w:eastAsia="zh-CN"/>
              </w:rPr>
              <w:t>4.15</w:t>
            </w:r>
          </w:p>
        </w:tc>
        <w:tc>
          <w:tcPr>
            <w:tcW w:w="1465" w:type="dxa"/>
            <w:shd w:val="clear" w:color="auto" w:fill="auto"/>
          </w:tcPr>
          <w:p w14:paraId="68FEEE6F" w14:textId="77777777" w:rsidR="00AF20DF" w:rsidRPr="00D97AD5" w:rsidRDefault="00AF20DF" w:rsidP="00453A48">
            <w:pPr>
              <w:spacing w:before="60" w:after="60" w:line="240" w:lineRule="auto"/>
              <w:jc w:val="center"/>
              <w:rPr>
                <w:sz w:val="18"/>
                <w:lang w:eastAsia="zh-CN"/>
              </w:rPr>
            </w:pPr>
            <w:r w:rsidRPr="00D97AD5">
              <w:rPr>
                <w:sz w:val="18"/>
                <w:lang w:eastAsia="zh-CN"/>
              </w:rPr>
              <w:t>22.51</w:t>
            </w:r>
          </w:p>
        </w:tc>
      </w:tr>
      <w:tr w:rsidR="00AF20DF" w:rsidRPr="00D97AD5" w14:paraId="5CEC4433" w14:textId="77777777" w:rsidTr="00453A48">
        <w:trPr>
          <w:trHeight w:val="222"/>
          <w:jc w:val="center"/>
        </w:trPr>
        <w:tc>
          <w:tcPr>
            <w:tcW w:w="1784" w:type="dxa"/>
            <w:shd w:val="clear" w:color="auto" w:fill="auto"/>
          </w:tcPr>
          <w:p w14:paraId="1245CAED" w14:textId="77777777" w:rsidR="00AF20DF" w:rsidRPr="00D97AD5" w:rsidRDefault="00AF20DF" w:rsidP="00453A48">
            <w:pPr>
              <w:spacing w:before="60" w:after="60" w:line="240" w:lineRule="auto"/>
              <w:jc w:val="center"/>
              <w:rPr>
                <w:sz w:val="18"/>
                <w:lang w:eastAsia="zh-CN"/>
              </w:rPr>
            </w:pPr>
            <w:r w:rsidRPr="00D97AD5">
              <w:rPr>
                <w:sz w:val="18"/>
                <w:lang w:eastAsia="zh-CN"/>
              </w:rPr>
              <w:t>Nitrogen</w:t>
            </w:r>
          </w:p>
        </w:tc>
        <w:tc>
          <w:tcPr>
            <w:tcW w:w="1498" w:type="dxa"/>
            <w:shd w:val="clear" w:color="auto" w:fill="auto"/>
          </w:tcPr>
          <w:p w14:paraId="1A869F1F" w14:textId="77777777" w:rsidR="00AF20DF" w:rsidRPr="00D97AD5" w:rsidRDefault="00AF20DF" w:rsidP="00453A48">
            <w:pPr>
              <w:spacing w:before="60" w:after="60" w:line="240" w:lineRule="auto"/>
              <w:jc w:val="center"/>
              <w:rPr>
                <w:sz w:val="18"/>
                <w:lang w:eastAsia="zh-CN"/>
              </w:rPr>
            </w:pPr>
            <w:r w:rsidRPr="00D97AD5">
              <w:rPr>
                <w:sz w:val="18"/>
                <w:lang w:eastAsia="zh-CN"/>
              </w:rPr>
              <w:t>1.37</w:t>
            </w:r>
          </w:p>
        </w:tc>
        <w:tc>
          <w:tcPr>
            <w:tcW w:w="1465" w:type="dxa"/>
            <w:shd w:val="clear" w:color="auto" w:fill="auto"/>
          </w:tcPr>
          <w:p w14:paraId="39932481" w14:textId="77777777" w:rsidR="00AF20DF" w:rsidRPr="00D97AD5" w:rsidRDefault="00AF20DF" w:rsidP="00453A48">
            <w:pPr>
              <w:spacing w:before="60" w:after="60" w:line="240" w:lineRule="auto"/>
              <w:jc w:val="center"/>
              <w:rPr>
                <w:sz w:val="18"/>
                <w:lang w:eastAsia="zh-CN"/>
              </w:rPr>
            </w:pPr>
            <w:r w:rsidRPr="00D97AD5">
              <w:rPr>
                <w:sz w:val="18"/>
                <w:lang w:eastAsia="zh-CN"/>
              </w:rPr>
              <w:t>1.01</w:t>
            </w:r>
          </w:p>
        </w:tc>
      </w:tr>
      <w:tr w:rsidR="00AF20DF" w:rsidRPr="00D97AD5" w14:paraId="2120E2E7" w14:textId="77777777" w:rsidTr="00453A48">
        <w:trPr>
          <w:trHeight w:val="222"/>
          <w:jc w:val="center"/>
        </w:trPr>
        <w:tc>
          <w:tcPr>
            <w:tcW w:w="1784" w:type="dxa"/>
            <w:shd w:val="clear" w:color="auto" w:fill="auto"/>
          </w:tcPr>
          <w:p w14:paraId="6F014279" w14:textId="77777777" w:rsidR="00AF20DF" w:rsidRPr="00D97AD5" w:rsidRDefault="00AF20DF" w:rsidP="00453A48">
            <w:pPr>
              <w:spacing w:before="60" w:after="60" w:line="240" w:lineRule="auto"/>
              <w:jc w:val="center"/>
              <w:rPr>
                <w:sz w:val="18"/>
                <w:lang w:eastAsia="zh-CN"/>
              </w:rPr>
            </w:pPr>
            <w:r w:rsidRPr="00D97AD5">
              <w:rPr>
                <w:sz w:val="18"/>
                <w:lang w:eastAsia="zh-CN"/>
              </w:rPr>
              <w:t>Sulfur</w:t>
            </w:r>
          </w:p>
        </w:tc>
        <w:tc>
          <w:tcPr>
            <w:tcW w:w="1498" w:type="dxa"/>
            <w:shd w:val="clear" w:color="auto" w:fill="auto"/>
          </w:tcPr>
          <w:p w14:paraId="1E601605" w14:textId="77777777" w:rsidR="00AF20DF" w:rsidRPr="00D97AD5" w:rsidRDefault="00AF20DF" w:rsidP="00453A48">
            <w:pPr>
              <w:spacing w:before="60" w:after="60" w:line="240" w:lineRule="auto"/>
              <w:jc w:val="center"/>
              <w:rPr>
                <w:sz w:val="18"/>
                <w:lang w:eastAsia="zh-CN"/>
              </w:rPr>
            </w:pPr>
            <w:r w:rsidRPr="00D97AD5">
              <w:rPr>
                <w:sz w:val="18"/>
                <w:lang w:eastAsia="zh-CN"/>
              </w:rPr>
              <w:t>0.85</w:t>
            </w:r>
          </w:p>
        </w:tc>
        <w:tc>
          <w:tcPr>
            <w:tcW w:w="1465" w:type="dxa"/>
            <w:shd w:val="clear" w:color="auto" w:fill="auto"/>
          </w:tcPr>
          <w:p w14:paraId="67396D3E" w14:textId="77777777" w:rsidR="00AF20DF" w:rsidRPr="00D97AD5" w:rsidRDefault="00AF20DF" w:rsidP="00453A48">
            <w:pPr>
              <w:spacing w:before="60" w:after="60" w:line="240" w:lineRule="auto"/>
              <w:jc w:val="center"/>
              <w:rPr>
                <w:sz w:val="18"/>
                <w:lang w:eastAsia="zh-CN"/>
              </w:rPr>
            </w:pPr>
            <w:r w:rsidRPr="00D97AD5">
              <w:rPr>
                <w:sz w:val="18"/>
                <w:lang w:eastAsia="zh-CN"/>
              </w:rPr>
              <w:t>0.39</w:t>
            </w:r>
          </w:p>
        </w:tc>
      </w:tr>
      <w:tr w:rsidR="00AF20DF" w:rsidRPr="00D97AD5" w14:paraId="6D871F1D" w14:textId="77777777" w:rsidTr="00453A48">
        <w:trPr>
          <w:trHeight w:val="222"/>
          <w:jc w:val="center"/>
        </w:trPr>
        <w:tc>
          <w:tcPr>
            <w:tcW w:w="4747" w:type="dxa"/>
            <w:gridSpan w:val="3"/>
            <w:shd w:val="clear" w:color="auto" w:fill="auto"/>
          </w:tcPr>
          <w:p w14:paraId="05AD89AB" w14:textId="77777777" w:rsidR="00AF20DF" w:rsidRPr="00D97AD5" w:rsidRDefault="00AF20DF" w:rsidP="00453A48">
            <w:pPr>
              <w:spacing w:before="60" w:after="60" w:line="240" w:lineRule="auto"/>
              <w:jc w:val="center"/>
              <w:rPr>
                <w:b/>
                <w:sz w:val="18"/>
                <w:lang w:eastAsia="zh-CN"/>
              </w:rPr>
            </w:pPr>
            <w:r w:rsidRPr="00D97AD5">
              <w:rPr>
                <w:b/>
                <w:sz w:val="18"/>
                <w:lang w:eastAsia="zh-CN"/>
              </w:rPr>
              <w:t>Heating value (kcal/kg, as received)</w:t>
            </w:r>
          </w:p>
        </w:tc>
      </w:tr>
      <w:tr w:rsidR="00AF20DF" w:rsidRPr="00D97AD5" w14:paraId="4D176D79" w14:textId="77777777" w:rsidTr="00453A48">
        <w:trPr>
          <w:trHeight w:val="222"/>
          <w:jc w:val="center"/>
        </w:trPr>
        <w:tc>
          <w:tcPr>
            <w:tcW w:w="1784" w:type="dxa"/>
            <w:shd w:val="clear" w:color="auto" w:fill="auto"/>
          </w:tcPr>
          <w:p w14:paraId="73C18C00" w14:textId="77777777" w:rsidR="00AF20DF" w:rsidRPr="00D97AD5" w:rsidRDefault="00AF20DF" w:rsidP="00453A48">
            <w:pPr>
              <w:spacing w:before="60" w:after="60" w:line="240" w:lineRule="auto"/>
              <w:jc w:val="center"/>
              <w:rPr>
                <w:sz w:val="18"/>
                <w:lang w:eastAsia="zh-CN"/>
              </w:rPr>
            </w:pPr>
            <w:r w:rsidRPr="00D97AD5">
              <w:rPr>
                <w:sz w:val="18"/>
                <w:lang w:eastAsia="zh-CN"/>
              </w:rPr>
              <w:t>HHV</w:t>
            </w:r>
          </w:p>
        </w:tc>
        <w:tc>
          <w:tcPr>
            <w:tcW w:w="1498" w:type="dxa"/>
            <w:shd w:val="clear" w:color="auto" w:fill="auto"/>
          </w:tcPr>
          <w:p w14:paraId="6324CE90" w14:textId="77777777" w:rsidR="00AF20DF" w:rsidRPr="00D97AD5" w:rsidRDefault="00AF20DF" w:rsidP="00453A48">
            <w:pPr>
              <w:spacing w:before="60" w:after="60" w:line="240" w:lineRule="auto"/>
              <w:jc w:val="center"/>
              <w:rPr>
                <w:sz w:val="18"/>
                <w:lang w:eastAsia="zh-CN"/>
              </w:rPr>
            </w:pPr>
            <w:r w:rsidRPr="00D97AD5">
              <w:rPr>
                <w:sz w:val="18"/>
                <w:lang w:eastAsia="zh-CN"/>
              </w:rPr>
              <w:t>6071.2</w:t>
            </w:r>
          </w:p>
        </w:tc>
        <w:tc>
          <w:tcPr>
            <w:tcW w:w="1465" w:type="dxa"/>
            <w:shd w:val="clear" w:color="auto" w:fill="auto"/>
          </w:tcPr>
          <w:p w14:paraId="1615602D" w14:textId="77777777" w:rsidR="00AF20DF" w:rsidRPr="00D97AD5" w:rsidRDefault="00AF20DF" w:rsidP="00453A48">
            <w:pPr>
              <w:spacing w:before="60" w:after="60" w:line="240" w:lineRule="auto"/>
              <w:jc w:val="center"/>
              <w:rPr>
                <w:sz w:val="18"/>
                <w:lang w:eastAsia="zh-CN"/>
              </w:rPr>
            </w:pPr>
            <w:r w:rsidRPr="00D97AD5">
              <w:rPr>
                <w:sz w:val="18"/>
                <w:lang w:eastAsia="zh-CN"/>
              </w:rPr>
              <w:t>6013.61</w:t>
            </w:r>
          </w:p>
        </w:tc>
      </w:tr>
    </w:tbl>
    <w:p w14:paraId="16CF8D9B" w14:textId="77777777" w:rsidR="00AF20DF" w:rsidRPr="00D97AD5" w:rsidRDefault="00AF20DF" w:rsidP="00AF20DF">
      <w:pPr>
        <w:jc w:val="both"/>
        <w:rPr>
          <w:sz w:val="20"/>
        </w:rPr>
      </w:pPr>
    </w:p>
    <w:p w14:paraId="33783433" w14:textId="41DAB455" w:rsidR="00AF20DF" w:rsidRPr="00D97AD5" w:rsidRDefault="00AF20DF" w:rsidP="00453A48">
      <w:pPr>
        <w:pStyle w:val="Text"/>
        <w:ind w:firstLine="181"/>
        <w:rPr>
          <w:rFonts w:cs="Times New Roman"/>
        </w:rPr>
      </w:pPr>
      <w:r w:rsidRPr="00D97AD5">
        <w:rPr>
          <w:rFonts w:cs="Times New Roman"/>
        </w:rPr>
        <w:t xml:space="preserve">The </w:t>
      </w:r>
      <w:r w:rsidR="00453A48" w:rsidRPr="00D97AD5">
        <w:rPr>
          <w:rFonts w:cs="Times New Roman"/>
        </w:rPr>
        <w:t>tag of blended coals is</w:t>
      </w:r>
      <w:r w:rsidRPr="00D97AD5">
        <w:rPr>
          <w:rFonts w:cs="Times New Roman"/>
        </w:rPr>
        <w:t xml:space="preserve"> presented in Table 2. There are five blended ratios of anthracite coal with the sub-bituminous of 0, 25, 50, 75 and 100%.</w:t>
      </w:r>
    </w:p>
    <w:p w14:paraId="45B12006" w14:textId="77777777" w:rsidR="00453A48" w:rsidRPr="00D97AD5" w:rsidRDefault="00453A48" w:rsidP="00453A48">
      <w:pPr>
        <w:pStyle w:val="Text"/>
        <w:ind w:firstLine="181"/>
        <w:rPr>
          <w:rFonts w:cs="Times New Roman"/>
        </w:rPr>
      </w:pPr>
    </w:p>
    <w:bookmarkEnd w:id="1"/>
    <w:p w14:paraId="2577478B" w14:textId="77777777" w:rsidR="00AF20DF" w:rsidRPr="00D97AD5" w:rsidRDefault="00AF20DF" w:rsidP="00453A48">
      <w:pPr>
        <w:spacing w:after="120" w:line="240" w:lineRule="auto"/>
        <w:jc w:val="center"/>
        <w:rPr>
          <w:b/>
          <w:bCs/>
          <w:sz w:val="18"/>
        </w:rPr>
      </w:pPr>
      <w:proofErr w:type="gramStart"/>
      <w:r w:rsidRPr="00D97AD5">
        <w:rPr>
          <w:b/>
          <w:bCs/>
          <w:sz w:val="18"/>
        </w:rPr>
        <w:t>Table 2.</w:t>
      </w:r>
      <w:proofErr w:type="gramEnd"/>
      <w:r w:rsidRPr="00D97AD5">
        <w:rPr>
          <w:b/>
          <w:bCs/>
          <w:sz w:val="18"/>
        </w:rPr>
        <w:t xml:space="preserve"> Tag of blended coa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2"/>
        <w:gridCol w:w="1441"/>
        <w:gridCol w:w="1560"/>
      </w:tblGrid>
      <w:tr w:rsidR="00AF20DF" w:rsidRPr="00D97AD5" w14:paraId="45352136" w14:textId="77777777" w:rsidTr="00207D92">
        <w:trPr>
          <w:trHeight w:val="327"/>
          <w:jc w:val="center"/>
        </w:trPr>
        <w:tc>
          <w:tcPr>
            <w:tcW w:w="1502" w:type="dxa"/>
            <w:shd w:val="clear" w:color="auto" w:fill="auto"/>
          </w:tcPr>
          <w:p w14:paraId="6C00701E" w14:textId="77777777" w:rsidR="00AF20DF" w:rsidRPr="00D97AD5" w:rsidRDefault="00AF20DF" w:rsidP="00453A48">
            <w:pPr>
              <w:spacing w:before="60" w:after="60" w:line="240" w:lineRule="auto"/>
              <w:jc w:val="center"/>
              <w:rPr>
                <w:b/>
                <w:sz w:val="18"/>
                <w:lang w:eastAsia="zh-CN"/>
              </w:rPr>
            </w:pPr>
            <w:r w:rsidRPr="00D97AD5">
              <w:rPr>
                <w:b/>
                <w:sz w:val="18"/>
                <w:lang w:eastAsia="zh-CN"/>
              </w:rPr>
              <w:t>Sample number</w:t>
            </w:r>
          </w:p>
        </w:tc>
        <w:tc>
          <w:tcPr>
            <w:tcW w:w="1441" w:type="dxa"/>
            <w:shd w:val="clear" w:color="auto" w:fill="auto"/>
          </w:tcPr>
          <w:p w14:paraId="67DA19D2" w14:textId="77777777" w:rsidR="00AF20DF" w:rsidRPr="00D97AD5" w:rsidRDefault="00AF20DF" w:rsidP="00453A48">
            <w:pPr>
              <w:spacing w:before="60" w:after="60" w:line="240" w:lineRule="auto"/>
              <w:jc w:val="center"/>
              <w:rPr>
                <w:b/>
                <w:sz w:val="18"/>
                <w:lang w:eastAsia="zh-CN"/>
              </w:rPr>
            </w:pPr>
            <w:r w:rsidRPr="00D97AD5">
              <w:rPr>
                <w:b/>
                <w:sz w:val="18"/>
                <w:lang w:eastAsia="zh-CN"/>
              </w:rPr>
              <w:t>Coal A (%</w:t>
            </w:r>
            <w:proofErr w:type="spellStart"/>
            <w:r w:rsidRPr="00D97AD5">
              <w:rPr>
                <w:b/>
                <w:sz w:val="18"/>
                <w:lang w:eastAsia="zh-CN"/>
              </w:rPr>
              <w:t>wt</w:t>
            </w:r>
            <w:proofErr w:type="spellEnd"/>
            <w:r w:rsidRPr="00D97AD5">
              <w:rPr>
                <w:b/>
                <w:sz w:val="18"/>
                <w:lang w:eastAsia="zh-CN"/>
              </w:rPr>
              <w:t>)</w:t>
            </w:r>
          </w:p>
        </w:tc>
        <w:tc>
          <w:tcPr>
            <w:tcW w:w="1560" w:type="dxa"/>
            <w:shd w:val="clear" w:color="auto" w:fill="auto"/>
          </w:tcPr>
          <w:p w14:paraId="351D6EEC" w14:textId="77777777" w:rsidR="00AF20DF" w:rsidRPr="00D97AD5" w:rsidRDefault="00AF20DF" w:rsidP="00453A48">
            <w:pPr>
              <w:spacing w:before="60" w:after="60" w:line="240" w:lineRule="auto"/>
              <w:jc w:val="center"/>
              <w:rPr>
                <w:b/>
                <w:sz w:val="18"/>
                <w:lang w:eastAsia="zh-CN"/>
              </w:rPr>
            </w:pPr>
            <w:r w:rsidRPr="00D97AD5">
              <w:rPr>
                <w:b/>
                <w:sz w:val="18"/>
                <w:lang w:eastAsia="zh-CN"/>
              </w:rPr>
              <w:t>Coal B (%</w:t>
            </w:r>
            <w:proofErr w:type="spellStart"/>
            <w:r w:rsidRPr="00D97AD5">
              <w:rPr>
                <w:b/>
                <w:sz w:val="18"/>
                <w:lang w:eastAsia="zh-CN"/>
              </w:rPr>
              <w:t>wt</w:t>
            </w:r>
            <w:proofErr w:type="spellEnd"/>
            <w:r w:rsidRPr="00D97AD5">
              <w:rPr>
                <w:b/>
                <w:sz w:val="18"/>
                <w:lang w:eastAsia="zh-CN"/>
              </w:rPr>
              <w:t>)</w:t>
            </w:r>
          </w:p>
        </w:tc>
      </w:tr>
      <w:tr w:rsidR="00AF20DF" w:rsidRPr="00D97AD5" w14:paraId="0449D8D4" w14:textId="77777777" w:rsidTr="00207D92">
        <w:trPr>
          <w:trHeight w:val="327"/>
          <w:jc w:val="center"/>
        </w:trPr>
        <w:tc>
          <w:tcPr>
            <w:tcW w:w="1502" w:type="dxa"/>
            <w:shd w:val="clear" w:color="auto" w:fill="auto"/>
          </w:tcPr>
          <w:p w14:paraId="2247E76A" w14:textId="77777777" w:rsidR="00AF20DF" w:rsidRPr="00D97AD5" w:rsidRDefault="00AF20DF" w:rsidP="00453A48">
            <w:pPr>
              <w:spacing w:before="60" w:after="60" w:line="240" w:lineRule="auto"/>
              <w:jc w:val="center"/>
              <w:rPr>
                <w:sz w:val="18"/>
                <w:lang w:eastAsia="zh-CN"/>
              </w:rPr>
            </w:pPr>
            <w:r w:rsidRPr="00D97AD5">
              <w:rPr>
                <w:sz w:val="18"/>
                <w:lang w:eastAsia="zh-CN"/>
              </w:rPr>
              <w:t>No.1</w:t>
            </w:r>
          </w:p>
        </w:tc>
        <w:tc>
          <w:tcPr>
            <w:tcW w:w="1441" w:type="dxa"/>
            <w:shd w:val="clear" w:color="auto" w:fill="auto"/>
          </w:tcPr>
          <w:p w14:paraId="3B859C55" w14:textId="77777777" w:rsidR="00AF20DF" w:rsidRPr="00D97AD5" w:rsidRDefault="00AF20DF" w:rsidP="00453A48">
            <w:pPr>
              <w:spacing w:before="60" w:after="60" w:line="240" w:lineRule="auto"/>
              <w:jc w:val="center"/>
              <w:rPr>
                <w:sz w:val="18"/>
                <w:lang w:eastAsia="zh-CN"/>
              </w:rPr>
            </w:pPr>
            <w:r w:rsidRPr="00D97AD5">
              <w:rPr>
                <w:sz w:val="18"/>
                <w:lang w:eastAsia="zh-CN"/>
              </w:rPr>
              <w:t>100</w:t>
            </w:r>
          </w:p>
        </w:tc>
        <w:tc>
          <w:tcPr>
            <w:tcW w:w="1560" w:type="dxa"/>
            <w:shd w:val="clear" w:color="auto" w:fill="auto"/>
          </w:tcPr>
          <w:p w14:paraId="0FCB4605" w14:textId="77777777" w:rsidR="00AF20DF" w:rsidRPr="00D97AD5" w:rsidRDefault="00AF20DF" w:rsidP="00453A48">
            <w:pPr>
              <w:spacing w:before="60" w:after="60" w:line="240" w:lineRule="auto"/>
              <w:jc w:val="center"/>
              <w:rPr>
                <w:sz w:val="18"/>
                <w:lang w:eastAsia="zh-CN"/>
              </w:rPr>
            </w:pPr>
            <w:r w:rsidRPr="00D97AD5">
              <w:rPr>
                <w:sz w:val="18"/>
                <w:lang w:eastAsia="zh-CN"/>
              </w:rPr>
              <w:t>0</w:t>
            </w:r>
          </w:p>
        </w:tc>
      </w:tr>
      <w:tr w:rsidR="00AF20DF" w:rsidRPr="00D97AD5" w14:paraId="442B593B" w14:textId="77777777" w:rsidTr="00207D92">
        <w:trPr>
          <w:trHeight w:val="327"/>
          <w:jc w:val="center"/>
        </w:trPr>
        <w:tc>
          <w:tcPr>
            <w:tcW w:w="1502" w:type="dxa"/>
            <w:shd w:val="clear" w:color="auto" w:fill="auto"/>
          </w:tcPr>
          <w:p w14:paraId="200FFA89" w14:textId="77777777" w:rsidR="00AF20DF" w:rsidRPr="00D97AD5" w:rsidRDefault="00AF20DF" w:rsidP="00453A48">
            <w:pPr>
              <w:spacing w:before="60" w:after="60" w:line="240" w:lineRule="auto"/>
              <w:jc w:val="center"/>
              <w:rPr>
                <w:sz w:val="18"/>
                <w:lang w:eastAsia="zh-CN"/>
              </w:rPr>
            </w:pPr>
            <w:r w:rsidRPr="00D97AD5">
              <w:rPr>
                <w:sz w:val="18"/>
                <w:lang w:eastAsia="zh-CN"/>
              </w:rPr>
              <w:t>No.2</w:t>
            </w:r>
          </w:p>
        </w:tc>
        <w:tc>
          <w:tcPr>
            <w:tcW w:w="1441" w:type="dxa"/>
            <w:shd w:val="clear" w:color="auto" w:fill="auto"/>
          </w:tcPr>
          <w:p w14:paraId="200B121E" w14:textId="77777777" w:rsidR="00AF20DF" w:rsidRPr="00D97AD5" w:rsidRDefault="00AF20DF" w:rsidP="00453A48">
            <w:pPr>
              <w:spacing w:before="60" w:after="60" w:line="240" w:lineRule="auto"/>
              <w:jc w:val="center"/>
              <w:rPr>
                <w:sz w:val="18"/>
                <w:lang w:eastAsia="zh-CN"/>
              </w:rPr>
            </w:pPr>
            <w:r w:rsidRPr="00D97AD5">
              <w:rPr>
                <w:sz w:val="18"/>
                <w:lang w:eastAsia="zh-CN"/>
              </w:rPr>
              <w:t>75</w:t>
            </w:r>
          </w:p>
        </w:tc>
        <w:tc>
          <w:tcPr>
            <w:tcW w:w="1560" w:type="dxa"/>
            <w:shd w:val="clear" w:color="auto" w:fill="auto"/>
          </w:tcPr>
          <w:p w14:paraId="63C2D327" w14:textId="77777777" w:rsidR="00AF20DF" w:rsidRPr="00D97AD5" w:rsidRDefault="00AF20DF" w:rsidP="00453A48">
            <w:pPr>
              <w:spacing w:before="60" w:after="60" w:line="240" w:lineRule="auto"/>
              <w:jc w:val="center"/>
              <w:rPr>
                <w:sz w:val="18"/>
                <w:lang w:eastAsia="zh-CN"/>
              </w:rPr>
            </w:pPr>
            <w:r w:rsidRPr="00D97AD5">
              <w:rPr>
                <w:sz w:val="18"/>
                <w:lang w:eastAsia="zh-CN"/>
              </w:rPr>
              <w:t>25</w:t>
            </w:r>
          </w:p>
        </w:tc>
      </w:tr>
      <w:tr w:rsidR="00AF20DF" w:rsidRPr="00D97AD5" w14:paraId="1DAA4D71" w14:textId="77777777" w:rsidTr="00207D92">
        <w:trPr>
          <w:trHeight w:val="327"/>
          <w:jc w:val="center"/>
        </w:trPr>
        <w:tc>
          <w:tcPr>
            <w:tcW w:w="1502" w:type="dxa"/>
            <w:shd w:val="clear" w:color="auto" w:fill="auto"/>
          </w:tcPr>
          <w:p w14:paraId="4E0B1303" w14:textId="77777777" w:rsidR="00AF20DF" w:rsidRPr="00D97AD5" w:rsidRDefault="00AF20DF" w:rsidP="00453A48">
            <w:pPr>
              <w:spacing w:before="60" w:after="60" w:line="240" w:lineRule="auto"/>
              <w:jc w:val="center"/>
              <w:rPr>
                <w:sz w:val="18"/>
                <w:lang w:eastAsia="zh-CN"/>
              </w:rPr>
            </w:pPr>
            <w:r w:rsidRPr="00D97AD5">
              <w:rPr>
                <w:sz w:val="18"/>
                <w:lang w:eastAsia="zh-CN"/>
              </w:rPr>
              <w:t>No.3</w:t>
            </w:r>
          </w:p>
        </w:tc>
        <w:tc>
          <w:tcPr>
            <w:tcW w:w="1441" w:type="dxa"/>
            <w:shd w:val="clear" w:color="auto" w:fill="auto"/>
          </w:tcPr>
          <w:p w14:paraId="19E5271E" w14:textId="77777777" w:rsidR="00AF20DF" w:rsidRPr="00D97AD5" w:rsidRDefault="00AF20DF" w:rsidP="00453A48">
            <w:pPr>
              <w:spacing w:before="60" w:after="60" w:line="240" w:lineRule="auto"/>
              <w:jc w:val="center"/>
              <w:rPr>
                <w:sz w:val="18"/>
                <w:lang w:eastAsia="zh-CN"/>
              </w:rPr>
            </w:pPr>
            <w:r w:rsidRPr="00D97AD5">
              <w:rPr>
                <w:sz w:val="18"/>
                <w:lang w:eastAsia="zh-CN"/>
              </w:rPr>
              <w:t>50</w:t>
            </w:r>
          </w:p>
        </w:tc>
        <w:tc>
          <w:tcPr>
            <w:tcW w:w="1560" w:type="dxa"/>
            <w:shd w:val="clear" w:color="auto" w:fill="auto"/>
          </w:tcPr>
          <w:p w14:paraId="071A7940" w14:textId="77777777" w:rsidR="00AF20DF" w:rsidRPr="00D97AD5" w:rsidRDefault="00AF20DF" w:rsidP="00453A48">
            <w:pPr>
              <w:spacing w:before="60" w:after="60" w:line="240" w:lineRule="auto"/>
              <w:jc w:val="center"/>
              <w:rPr>
                <w:sz w:val="18"/>
                <w:lang w:eastAsia="zh-CN"/>
              </w:rPr>
            </w:pPr>
            <w:r w:rsidRPr="00D97AD5">
              <w:rPr>
                <w:sz w:val="18"/>
                <w:lang w:eastAsia="zh-CN"/>
              </w:rPr>
              <w:t>50</w:t>
            </w:r>
          </w:p>
        </w:tc>
      </w:tr>
      <w:tr w:rsidR="00AF20DF" w:rsidRPr="00D97AD5" w14:paraId="59302013" w14:textId="77777777" w:rsidTr="00207D92">
        <w:trPr>
          <w:trHeight w:val="327"/>
          <w:jc w:val="center"/>
        </w:trPr>
        <w:tc>
          <w:tcPr>
            <w:tcW w:w="1502" w:type="dxa"/>
            <w:shd w:val="clear" w:color="auto" w:fill="auto"/>
          </w:tcPr>
          <w:p w14:paraId="29699C94" w14:textId="77777777" w:rsidR="00AF20DF" w:rsidRPr="00D97AD5" w:rsidRDefault="00AF20DF" w:rsidP="00453A48">
            <w:pPr>
              <w:spacing w:before="60" w:after="60" w:line="240" w:lineRule="auto"/>
              <w:jc w:val="center"/>
              <w:rPr>
                <w:sz w:val="18"/>
                <w:lang w:eastAsia="zh-CN"/>
              </w:rPr>
            </w:pPr>
            <w:r w:rsidRPr="00D97AD5">
              <w:rPr>
                <w:sz w:val="18"/>
                <w:lang w:eastAsia="zh-CN"/>
              </w:rPr>
              <w:t>No.4</w:t>
            </w:r>
          </w:p>
        </w:tc>
        <w:tc>
          <w:tcPr>
            <w:tcW w:w="1441" w:type="dxa"/>
            <w:shd w:val="clear" w:color="auto" w:fill="auto"/>
          </w:tcPr>
          <w:p w14:paraId="53A899E7" w14:textId="77777777" w:rsidR="00AF20DF" w:rsidRPr="00D97AD5" w:rsidRDefault="00AF20DF" w:rsidP="00453A48">
            <w:pPr>
              <w:spacing w:before="60" w:after="60" w:line="240" w:lineRule="auto"/>
              <w:jc w:val="center"/>
              <w:rPr>
                <w:sz w:val="18"/>
                <w:lang w:eastAsia="zh-CN"/>
              </w:rPr>
            </w:pPr>
            <w:r w:rsidRPr="00D97AD5">
              <w:rPr>
                <w:sz w:val="18"/>
                <w:lang w:eastAsia="zh-CN"/>
              </w:rPr>
              <w:t>25</w:t>
            </w:r>
          </w:p>
        </w:tc>
        <w:tc>
          <w:tcPr>
            <w:tcW w:w="1560" w:type="dxa"/>
            <w:shd w:val="clear" w:color="auto" w:fill="auto"/>
          </w:tcPr>
          <w:p w14:paraId="06251F58" w14:textId="77777777" w:rsidR="00AF20DF" w:rsidRPr="00D97AD5" w:rsidRDefault="00AF20DF" w:rsidP="00453A48">
            <w:pPr>
              <w:spacing w:before="60" w:after="60" w:line="240" w:lineRule="auto"/>
              <w:jc w:val="center"/>
              <w:rPr>
                <w:sz w:val="18"/>
                <w:lang w:eastAsia="zh-CN"/>
              </w:rPr>
            </w:pPr>
            <w:r w:rsidRPr="00D97AD5">
              <w:rPr>
                <w:sz w:val="18"/>
                <w:lang w:eastAsia="zh-CN"/>
              </w:rPr>
              <w:t>75</w:t>
            </w:r>
          </w:p>
        </w:tc>
      </w:tr>
      <w:tr w:rsidR="00AF20DF" w:rsidRPr="00D97AD5" w14:paraId="53F40D67" w14:textId="77777777" w:rsidTr="00207D92">
        <w:trPr>
          <w:trHeight w:val="327"/>
          <w:jc w:val="center"/>
        </w:trPr>
        <w:tc>
          <w:tcPr>
            <w:tcW w:w="1502" w:type="dxa"/>
            <w:shd w:val="clear" w:color="auto" w:fill="auto"/>
          </w:tcPr>
          <w:p w14:paraId="264B6015" w14:textId="77777777" w:rsidR="00AF20DF" w:rsidRPr="00D97AD5" w:rsidRDefault="00AF20DF" w:rsidP="00453A48">
            <w:pPr>
              <w:spacing w:before="60" w:after="60" w:line="240" w:lineRule="auto"/>
              <w:jc w:val="center"/>
              <w:rPr>
                <w:sz w:val="18"/>
                <w:lang w:eastAsia="zh-CN"/>
              </w:rPr>
            </w:pPr>
            <w:r w:rsidRPr="00D97AD5">
              <w:rPr>
                <w:sz w:val="18"/>
                <w:lang w:eastAsia="zh-CN"/>
              </w:rPr>
              <w:t>No.5</w:t>
            </w:r>
          </w:p>
        </w:tc>
        <w:tc>
          <w:tcPr>
            <w:tcW w:w="1441" w:type="dxa"/>
            <w:shd w:val="clear" w:color="auto" w:fill="auto"/>
          </w:tcPr>
          <w:p w14:paraId="34B1BDAD" w14:textId="77777777" w:rsidR="00AF20DF" w:rsidRPr="00D97AD5" w:rsidRDefault="00AF20DF" w:rsidP="00453A48">
            <w:pPr>
              <w:spacing w:before="60" w:after="60" w:line="240" w:lineRule="auto"/>
              <w:jc w:val="center"/>
              <w:rPr>
                <w:sz w:val="18"/>
                <w:lang w:eastAsia="zh-CN"/>
              </w:rPr>
            </w:pPr>
            <w:r w:rsidRPr="00D97AD5">
              <w:rPr>
                <w:sz w:val="18"/>
                <w:lang w:eastAsia="zh-CN"/>
              </w:rPr>
              <w:t>0</w:t>
            </w:r>
          </w:p>
        </w:tc>
        <w:tc>
          <w:tcPr>
            <w:tcW w:w="1560" w:type="dxa"/>
            <w:shd w:val="clear" w:color="auto" w:fill="auto"/>
          </w:tcPr>
          <w:p w14:paraId="21C66A98" w14:textId="77777777" w:rsidR="00AF20DF" w:rsidRPr="00D97AD5" w:rsidRDefault="00AF20DF" w:rsidP="00453A48">
            <w:pPr>
              <w:spacing w:before="60" w:after="60" w:line="240" w:lineRule="auto"/>
              <w:jc w:val="center"/>
              <w:rPr>
                <w:sz w:val="18"/>
                <w:lang w:eastAsia="zh-CN"/>
              </w:rPr>
            </w:pPr>
            <w:r w:rsidRPr="00D97AD5">
              <w:rPr>
                <w:sz w:val="18"/>
                <w:lang w:eastAsia="zh-CN"/>
              </w:rPr>
              <w:t>100</w:t>
            </w:r>
          </w:p>
        </w:tc>
      </w:tr>
    </w:tbl>
    <w:p w14:paraId="74199C3F" w14:textId="77777777" w:rsidR="00AF20DF" w:rsidRPr="00D97AD5" w:rsidRDefault="00AF20DF" w:rsidP="00207D92">
      <w:pPr>
        <w:spacing w:before="240" w:after="120" w:line="252" w:lineRule="auto"/>
        <w:jc w:val="both"/>
        <w:rPr>
          <w:b/>
          <w:bCs/>
          <w:i/>
          <w:sz w:val="20"/>
        </w:rPr>
      </w:pPr>
      <w:r w:rsidRPr="00D97AD5">
        <w:rPr>
          <w:b/>
          <w:bCs/>
          <w:i/>
          <w:sz w:val="20"/>
        </w:rPr>
        <w:t>2.2. Low temperature oxidation experiments</w:t>
      </w:r>
    </w:p>
    <w:p w14:paraId="158C184C" w14:textId="43C7CA0B" w:rsidR="00AF20DF" w:rsidRPr="00D97AD5" w:rsidRDefault="00AF20DF" w:rsidP="00453A48">
      <w:pPr>
        <w:pStyle w:val="Text"/>
        <w:ind w:firstLine="0"/>
        <w:rPr>
          <w:rFonts w:cs="Times New Roman"/>
        </w:rPr>
      </w:pPr>
      <w:r w:rsidRPr="00D97AD5">
        <w:rPr>
          <w:rFonts w:cs="Times New Roman"/>
        </w:rPr>
        <w:t>Thermo-gravimetric analysis (TGA) of the coal oxidation at low temperature (30 – 500</w:t>
      </w:r>
      <w:r w:rsidRPr="00D97AD5">
        <w:rPr>
          <w:rFonts w:cs="Times New Roman"/>
          <w:vertAlign w:val="superscript"/>
        </w:rPr>
        <w:t>o</w:t>
      </w:r>
      <w:r w:rsidRPr="00D97AD5">
        <w:rPr>
          <w:rFonts w:cs="Times New Roman"/>
        </w:rPr>
        <w:t xml:space="preserve">C) is performed using the Macro-TG (MTG). The configuration and working principle of the MTG is illustrated in Fig.1. The reactor consists of a ceramic tube (1), with 7.5 cm of internal diameter and length of 111 cm, (4) placed on a </w:t>
      </w:r>
      <w:r w:rsidRPr="00D97AD5">
        <w:rPr>
          <w:rFonts w:cs="Times New Roman"/>
        </w:rPr>
        <w:lastRenderedPageBreak/>
        <w:t>microbalance inside an electrical furnace (2). In addition, the gas flowing into the reactor is controlled by a mass flow controller, and gas emission out of the reactor by an extractor (6). The gas flowing is firstly preheated in a heating coil</w:t>
      </w:r>
      <w:r w:rsidR="00453A48" w:rsidRPr="00D97AD5">
        <w:rPr>
          <w:rFonts w:cs="Times New Roman"/>
        </w:rPr>
        <w:t xml:space="preserve"> </w:t>
      </w:r>
      <w:r w:rsidRPr="00D97AD5">
        <w:rPr>
          <w:rFonts w:cs="Times New Roman"/>
        </w:rPr>
        <w:t xml:space="preserve">(3) before entering the reactor. A sample holder (4) is connected with the scale to measure the weight loss of the sample </w:t>
      </w:r>
      <w:r w:rsidRPr="00D97AD5">
        <w:rPr>
          <w:rFonts w:cs="Times New Roman"/>
        </w:rPr>
        <w:fldChar w:fldCharType="begin" w:fldLock="1"/>
      </w:r>
      <w:r w:rsidRPr="00D97AD5">
        <w:rPr>
          <w:rFonts w:cs="Times New Roman"/>
        </w:rPr>
        <w:instrText>ADDIN CSL_CITATION {"citationItems":[{"id":"ITEM-1","itemData":{"DOI":"10.1002/vjch.2019000102","abstract":"Abstract In the context of sustainable development, co-gasification or co-firing of biomass residues and coal is becoming a relevant solution to mitigate the negative impact of fossil fuels. For this reason, it is crucial to understand the characteristics, as well as the thermal behaviors of these residues, especially in a low-oxygen condition that is often found in industrial processes. In this study, woody residues, namely bamboo and rubberwood chips that are abundantly available in Vietnam were characterized. Thermal degradation of these residues in 4 % oxygen was also conducted using a Macro-thermogravimetric analyzer, from room temperature to 700 °C. The results showed that bamboo had a higher volatile matter and a higher hemicellulose content compared to rubberwood chips, hence is easier for ignition in a thermochemical conversion process. Regarding the thermal behaviors of these residues in a reduced-oxygen condition, three stages could be clearly observed in the TGA-DTG curves. Rubberwood chip had a higher ignition temperature and higher temperatures of maximum mass loss rate compared to bamboo chip. Results could contribute to the understanding of the thermal behaviors of these biomass feedstocks in order to improve the efficiency of co-gasification or co-firing processes.","author":[{"dropping-particle":"","family":"Nguyen","given":"Hong Nam","non-dropping-particle":"","parse-names":false,"suffix":""},{"dropping-particle":"","family":"Steene","given":"Laurent","non-dropping-particle":"Van De","parse-names":false,"suffix":""}],"container-title":"Vietnam Journal of Chemistry","id":"ITEM-1","issue":"6","issued":{"date-parts":[["2019"]]},"page":"717-722","title":"Thermal behavior of woody residues in a reduced-oxygen atmosphere using Macro-thermogravimetric technique","type":"article-journal","volume":"57"},"uris":["http://www.mendeley.com/documents/?uuid=a2af534e-9678-4ea5-8378-c10a2635bec7"]}],"mendeley":{"formattedCitation":"[10]","plainTextFormattedCitation":"[10]","previouslyFormattedCitation":"[10]"},"properties":{"noteIndex":0},"schema":"https://github.com/citation-style-language/schema/raw/master/csl-citation.json"}</w:instrText>
      </w:r>
      <w:r w:rsidRPr="00D97AD5">
        <w:rPr>
          <w:rFonts w:cs="Times New Roman"/>
        </w:rPr>
        <w:fldChar w:fldCharType="separate"/>
      </w:r>
      <w:r w:rsidRPr="00D97AD5">
        <w:rPr>
          <w:rFonts w:cs="Times New Roman"/>
        </w:rPr>
        <w:t>[10]</w:t>
      </w:r>
      <w:r w:rsidRPr="00D97AD5">
        <w:rPr>
          <w:rFonts w:cs="Times New Roman"/>
        </w:rPr>
        <w:fldChar w:fldCharType="end"/>
      </w:r>
      <w:r w:rsidRPr="00D97AD5">
        <w:rPr>
          <w:rFonts w:cs="Times New Roman"/>
        </w:rPr>
        <w:t>.</w:t>
      </w:r>
    </w:p>
    <w:p w14:paraId="3A8CD561" w14:textId="77777777" w:rsidR="00AF20DF" w:rsidRPr="00D97AD5" w:rsidRDefault="00AF20DF" w:rsidP="00453A48">
      <w:pPr>
        <w:pStyle w:val="Text"/>
        <w:ind w:firstLine="181"/>
        <w:rPr>
          <w:rFonts w:cs="Times New Roman"/>
        </w:rPr>
      </w:pPr>
      <w:r w:rsidRPr="00D97AD5">
        <w:rPr>
          <w:rFonts w:cs="Times New Roman"/>
        </w:rPr>
        <w:t xml:space="preserve">About 400 mg of each coal sample is heated from ambient temperature to 300 </w:t>
      </w:r>
      <w:proofErr w:type="spellStart"/>
      <w:r w:rsidRPr="00D97AD5">
        <w:rPr>
          <w:rFonts w:cs="Times New Roman"/>
          <w:vertAlign w:val="superscript"/>
        </w:rPr>
        <w:t>o</w:t>
      </w:r>
      <w:r w:rsidRPr="00D97AD5">
        <w:rPr>
          <w:rFonts w:cs="Times New Roman"/>
        </w:rPr>
        <w:t>C</w:t>
      </w:r>
      <w:proofErr w:type="spellEnd"/>
      <w:r w:rsidRPr="00D97AD5">
        <w:rPr>
          <w:rFonts w:cs="Times New Roman"/>
        </w:rPr>
        <w:t xml:space="preserve"> with the constant heating rate (3 </w:t>
      </w:r>
      <w:proofErr w:type="spellStart"/>
      <w:r w:rsidRPr="00D97AD5">
        <w:rPr>
          <w:rFonts w:cs="Times New Roman"/>
          <w:vertAlign w:val="superscript"/>
        </w:rPr>
        <w:t>o</w:t>
      </w:r>
      <w:r w:rsidRPr="00D97AD5">
        <w:rPr>
          <w:rFonts w:cs="Times New Roman"/>
        </w:rPr>
        <w:t>C</w:t>
      </w:r>
      <w:proofErr w:type="spellEnd"/>
      <w:r w:rsidRPr="00D97AD5">
        <w:rPr>
          <w:rFonts w:cs="Times New Roman"/>
        </w:rPr>
        <w:t>/min) under air environment</w:t>
      </w:r>
      <w:proofErr w:type="gramStart"/>
      <w:r w:rsidRPr="00D97AD5">
        <w:rPr>
          <w:rFonts w:cs="Times New Roman"/>
        </w:rPr>
        <w:t>  (</w:t>
      </w:r>
      <w:proofErr w:type="gramEnd"/>
      <w:r w:rsidRPr="00D97AD5">
        <w:rPr>
          <w:rFonts w:cs="Times New Roman"/>
        </w:rPr>
        <w:t xml:space="preserve">100 ml/min). Sample mass is measured and recorded continuously. The TG results of coal oxidation are analyzed to evaluate the influence of sub-bituminous coal ratio on the weight loss of samples due to chemical reactions and change in structure. </w:t>
      </w:r>
    </w:p>
    <w:p w14:paraId="629EE9ED" w14:textId="77777777" w:rsidR="00453A48" w:rsidRPr="00D97AD5" w:rsidRDefault="00453A48" w:rsidP="00453A48">
      <w:pPr>
        <w:pStyle w:val="Text"/>
        <w:ind w:firstLine="181"/>
        <w:rPr>
          <w:rFonts w:cs="Times New Roman"/>
        </w:rPr>
      </w:pPr>
    </w:p>
    <w:p w14:paraId="47E2C5CD" w14:textId="5C1651A0" w:rsidR="00AF20DF" w:rsidRPr="00D97AD5" w:rsidRDefault="00AF20DF" w:rsidP="00453A48">
      <w:pPr>
        <w:spacing w:line="312" w:lineRule="auto"/>
        <w:jc w:val="center"/>
        <w:rPr>
          <w:sz w:val="28"/>
          <w:szCs w:val="28"/>
        </w:rPr>
      </w:pPr>
      <w:r w:rsidRPr="00D97AD5">
        <w:rPr>
          <w:noProof/>
          <w:sz w:val="28"/>
          <w:szCs w:val="28"/>
          <w:lang w:val="en-GB" w:eastAsia="en-GB"/>
        </w:rPr>
        <w:drawing>
          <wp:inline distT="0" distB="0" distL="0" distR="0" wp14:anchorId="0ADFBBBA" wp14:editId="3F117DCA">
            <wp:extent cx="2575711" cy="337963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75711" cy="3379635"/>
                    </a:xfrm>
                    <a:prstGeom prst="rect">
                      <a:avLst/>
                    </a:prstGeom>
                    <a:noFill/>
                    <a:ln>
                      <a:noFill/>
                    </a:ln>
                  </pic:spPr>
                </pic:pic>
              </a:graphicData>
            </a:graphic>
          </wp:inline>
        </w:drawing>
      </w:r>
    </w:p>
    <w:p w14:paraId="61CB21F6" w14:textId="69B0D548" w:rsidR="00AF20DF" w:rsidRPr="00D97AD5" w:rsidRDefault="00AF20DF" w:rsidP="00AF20DF">
      <w:pPr>
        <w:spacing w:before="120" w:after="120" w:line="312" w:lineRule="auto"/>
        <w:jc w:val="center"/>
        <w:rPr>
          <w:b/>
          <w:bCs/>
          <w:sz w:val="20"/>
        </w:rPr>
      </w:pPr>
      <w:r w:rsidRPr="00D97AD5">
        <w:rPr>
          <w:noProof/>
          <w:sz w:val="28"/>
          <w:szCs w:val="28"/>
          <w:lang w:val="en-GB" w:eastAsia="en-GB"/>
        </w:rPr>
        <w:drawing>
          <wp:inline distT="0" distB="0" distL="0" distR="0" wp14:anchorId="44318844" wp14:editId="2D63F7C3">
            <wp:extent cx="2461895" cy="2376170"/>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61895" cy="2376170"/>
                    </a:xfrm>
                    <a:prstGeom prst="rect">
                      <a:avLst/>
                    </a:prstGeom>
                    <a:noFill/>
                    <a:ln>
                      <a:noFill/>
                    </a:ln>
                  </pic:spPr>
                </pic:pic>
              </a:graphicData>
            </a:graphic>
          </wp:inline>
        </w:drawing>
      </w:r>
    </w:p>
    <w:p w14:paraId="48E2C810" w14:textId="06F0EC8D" w:rsidR="00AF20DF" w:rsidRPr="00D97AD5" w:rsidRDefault="00AF20DF" w:rsidP="00AF20DF">
      <w:pPr>
        <w:spacing w:before="120" w:after="120" w:line="312" w:lineRule="auto"/>
        <w:jc w:val="center"/>
        <w:rPr>
          <w:b/>
          <w:bCs/>
          <w:sz w:val="18"/>
        </w:rPr>
      </w:pPr>
      <w:proofErr w:type="gramStart"/>
      <w:r w:rsidRPr="00D97AD5">
        <w:rPr>
          <w:b/>
          <w:bCs/>
          <w:sz w:val="18"/>
        </w:rPr>
        <w:t>Fig. 1.</w:t>
      </w:r>
      <w:proofErr w:type="gramEnd"/>
      <w:r w:rsidRPr="00D97AD5">
        <w:rPr>
          <w:b/>
          <w:bCs/>
          <w:sz w:val="18"/>
        </w:rPr>
        <w:t xml:space="preserve"> </w:t>
      </w:r>
      <w:proofErr w:type="gramStart"/>
      <w:r w:rsidRPr="00D97AD5">
        <w:rPr>
          <w:b/>
          <w:bCs/>
          <w:sz w:val="18"/>
        </w:rPr>
        <w:t>(a) Macro-TG reactor and (b) its principle</w:t>
      </w:r>
      <w:r w:rsidR="00D97AD5" w:rsidRPr="00D97AD5">
        <w:rPr>
          <w:b/>
          <w:bCs/>
          <w:sz w:val="18"/>
        </w:rPr>
        <w:t>.</w:t>
      </w:r>
      <w:proofErr w:type="gramEnd"/>
    </w:p>
    <w:p w14:paraId="3F21E4A8" w14:textId="77777777" w:rsidR="00AF20DF" w:rsidRPr="00D97AD5" w:rsidRDefault="00AF20DF" w:rsidP="00F905ED">
      <w:pPr>
        <w:spacing w:before="120" w:after="120" w:line="252" w:lineRule="auto"/>
        <w:jc w:val="both"/>
        <w:rPr>
          <w:b/>
          <w:bCs/>
          <w:i/>
          <w:sz w:val="20"/>
        </w:rPr>
      </w:pPr>
      <w:r w:rsidRPr="00D97AD5">
        <w:rPr>
          <w:b/>
          <w:bCs/>
          <w:i/>
          <w:sz w:val="20"/>
        </w:rPr>
        <w:lastRenderedPageBreak/>
        <w:t>2.3. Spontaneous combustion experiments</w:t>
      </w:r>
    </w:p>
    <w:p w14:paraId="124DC884" w14:textId="77777777" w:rsidR="00AF20DF" w:rsidRPr="00D97AD5" w:rsidRDefault="00AF20DF" w:rsidP="00D97AD5">
      <w:pPr>
        <w:pStyle w:val="Text"/>
        <w:ind w:firstLine="0"/>
        <w:rPr>
          <w:rFonts w:cs="Times New Roman"/>
        </w:rPr>
      </w:pPr>
      <w:r w:rsidRPr="00D97AD5">
        <w:rPr>
          <w:rFonts w:cs="Times New Roman"/>
        </w:rPr>
        <w:t>When the temperature of the furnace increases to the preset temperature, the coal temperature rises steadily and eventually exceeds the furnace temperature due to self-ignition. If the generated heat due to exothermic internal chemical reactions is larger than that dissipated from it, then there is a rapid acceleration to high temperature and spontaneous combustion is likely to occur as illustrated in Figure 2. In this figure, the zero time of these plots are the moment of reaching ambient temperature (</w:t>
      </w:r>
      <w:proofErr w:type="spellStart"/>
      <w:proofErr w:type="gramStart"/>
      <w:r w:rsidRPr="00D97AD5">
        <w:rPr>
          <w:rFonts w:cs="Times New Roman"/>
        </w:rPr>
        <w:t>t</w:t>
      </w:r>
      <w:r w:rsidRPr="00D97AD5">
        <w:rPr>
          <w:rFonts w:cs="Times New Roman"/>
          <w:vertAlign w:val="subscript"/>
        </w:rPr>
        <w:t>E</w:t>
      </w:r>
      <w:proofErr w:type="spellEnd"/>
      <w:proofErr w:type="gramEnd"/>
      <w:r w:rsidRPr="00D97AD5">
        <w:rPr>
          <w:rFonts w:cs="Times New Roman"/>
        </w:rPr>
        <w:t xml:space="preserve">). As can be observed that the center temperature of the coal sample increased for a while with a smooth gradient and reached its peak at </w:t>
      </w:r>
      <w:proofErr w:type="spellStart"/>
      <w:r w:rsidRPr="00D97AD5">
        <w:rPr>
          <w:rFonts w:cs="Times New Roman"/>
        </w:rPr>
        <w:t>ΔT</w:t>
      </w:r>
      <w:r w:rsidRPr="00D97AD5">
        <w:rPr>
          <w:rFonts w:cs="Times New Roman"/>
          <w:vertAlign w:val="subscript"/>
        </w:rPr>
        <w:t>max</w:t>
      </w:r>
      <w:proofErr w:type="spellEnd"/>
      <w:r w:rsidRPr="00D97AD5">
        <w:rPr>
          <w:rFonts w:cs="Times New Roman"/>
        </w:rPr>
        <w:t xml:space="preserve"> = 25 </w:t>
      </w:r>
      <w:proofErr w:type="spellStart"/>
      <w:r w:rsidRPr="00D97AD5">
        <w:rPr>
          <w:rFonts w:cs="Times New Roman"/>
          <w:vertAlign w:val="superscript"/>
        </w:rPr>
        <w:t>o</w:t>
      </w:r>
      <w:r w:rsidRPr="00D97AD5">
        <w:rPr>
          <w:rFonts w:cs="Times New Roman"/>
        </w:rPr>
        <w:t>C</w:t>
      </w:r>
      <w:proofErr w:type="spellEnd"/>
      <w:r w:rsidRPr="00D97AD5">
        <w:rPr>
          <w:rFonts w:cs="Times New Roman"/>
        </w:rPr>
        <w:t xml:space="preserve"> and then started to decrease back to preset temperature when </w:t>
      </w:r>
      <w:proofErr w:type="spellStart"/>
      <w:proofErr w:type="gramStart"/>
      <w:r w:rsidRPr="00D97AD5">
        <w:rPr>
          <w:rFonts w:cs="Times New Roman"/>
        </w:rPr>
        <w:t>t</w:t>
      </w:r>
      <w:r w:rsidRPr="00D97AD5">
        <w:rPr>
          <w:rFonts w:cs="Times New Roman"/>
          <w:vertAlign w:val="subscript"/>
        </w:rPr>
        <w:t>E</w:t>
      </w:r>
      <w:proofErr w:type="spellEnd"/>
      <w:proofErr w:type="gramEnd"/>
      <w:r w:rsidRPr="00D97AD5">
        <w:rPr>
          <w:rFonts w:cs="Times New Roman"/>
        </w:rPr>
        <w:t xml:space="preserve"> = 160 </w:t>
      </w:r>
      <w:proofErr w:type="spellStart"/>
      <w:r w:rsidRPr="00D97AD5">
        <w:rPr>
          <w:rFonts w:cs="Times New Roman"/>
          <w:vertAlign w:val="superscript"/>
        </w:rPr>
        <w:t>o</w:t>
      </w:r>
      <w:r w:rsidRPr="00D97AD5">
        <w:rPr>
          <w:rFonts w:cs="Times New Roman"/>
        </w:rPr>
        <w:t>C.</w:t>
      </w:r>
      <w:proofErr w:type="spellEnd"/>
      <w:r w:rsidRPr="00D97AD5">
        <w:rPr>
          <w:rFonts w:cs="Times New Roman"/>
        </w:rPr>
        <w:t xml:space="preserve"> As a result, spontaneous combustion did not occur. In contrast, </w:t>
      </w:r>
      <w:proofErr w:type="spellStart"/>
      <w:proofErr w:type="gramStart"/>
      <w:r w:rsidRPr="00D97AD5">
        <w:rPr>
          <w:rFonts w:cs="Times New Roman"/>
        </w:rPr>
        <w:t>t</w:t>
      </w:r>
      <w:r w:rsidRPr="00D97AD5">
        <w:rPr>
          <w:rFonts w:cs="Times New Roman"/>
          <w:vertAlign w:val="subscript"/>
        </w:rPr>
        <w:t>E</w:t>
      </w:r>
      <w:proofErr w:type="spellEnd"/>
      <w:proofErr w:type="gramEnd"/>
      <w:r w:rsidRPr="00D97AD5">
        <w:rPr>
          <w:rFonts w:cs="Times New Roman"/>
        </w:rPr>
        <w:t xml:space="preserve"> is 170 </w:t>
      </w:r>
      <w:proofErr w:type="spellStart"/>
      <w:r w:rsidRPr="00D97AD5">
        <w:rPr>
          <w:rFonts w:cs="Times New Roman"/>
          <w:vertAlign w:val="superscript"/>
        </w:rPr>
        <w:t>o</w:t>
      </w:r>
      <w:r w:rsidRPr="00D97AD5">
        <w:rPr>
          <w:rFonts w:cs="Times New Roman"/>
        </w:rPr>
        <w:t>C</w:t>
      </w:r>
      <w:proofErr w:type="spellEnd"/>
      <w:r w:rsidRPr="00D97AD5">
        <w:rPr>
          <w:rFonts w:cs="Times New Roman"/>
        </w:rPr>
        <w:t xml:space="preserve"> shows quite a different trend. The temperature of the sample’s center rose steadily and reached thermal runaway in just a very short time </w:t>
      </w:r>
      <w:r w:rsidRPr="00D97AD5">
        <w:rPr>
          <w:rFonts w:cs="Times New Roman"/>
        </w:rPr>
        <w:fldChar w:fldCharType="begin" w:fldLock="1"/>
      </w:r>
      <w:r w:rsidRPr="00D97AD5">
        <w:rPr>
          <w:rFonts w:cs="Times New Roman"/>
        </w:rPr>
        <w:instrText>ADDIN CSL_CITATION {"citationItems":[{"id":"ITEM-1","itemData":{"ISBN":"9789290294924","abstract":"When coal is exposed to air it undergoes exothermic chemisorption of oxygen which is followed by formation of surface oxides and to some extent oxidation of the coal, resulting in emission of various gases (the most prominent of which are CO 2 , H 2 O and CO). Large coal stockpiles, especially those stored for long periods, may develop hot spots due to self-heating. In some cases spontaneous combustion may result. The self-heating process depends on many factors including coal rank, temperature, airflow rate, the porosity of the coal pile, ash and moisture content of the coal, humidity as well as particle size of coal. Emissions of molecular hydrogen, carbon monoxide and low molecular weight hydrocarbons can also accompany the oxidation process. These processes raise environmental and economical problems for coal producers and consumers, who transport and store large coal piles. This report reviews the propensity of coal to self-heat and in some cases, self-ignite. It includes the methods of evaluating the propensity for coal to self-heat and it covers aspects including self-heating in stockpiles, during transit, storage in bunkers as well as in the mill itself. Methods for determining the conditions at which the coal pile could undergo spontaneous combustion in order to predict the safe storage time under set conditions and the influence of the factors contributing to the spontaneous heating are reviewed. The significance of the greenhouse gas emissions resulting from the oxidation during transport and/or storage, especially CO 2 are investigated. However there appears to be no emphasis in research work or published material specifically quantifying these emissions. Thus, the potential for future regulation to control these emissions by introducing cooler stockpiling environments or specific transport and bunkering modes remains unexplored. Methods currently used in safety management to avoid spontaneous combustion and/or to deal with fires due to self-heating are presented.","author":[{"dropping-particle":"","family":"Nalbandian","given":"Hermine","non-dropping-particle":"","parse-names":false,"suffix":""}],"id":"ITEM-1","issue":"CCC/172","issued":{"date-parts":[["2010"]]},"number-of-pages":"1-47","title":"Propensity of coal to self-heat","type":"book"},"uris":["http://www.mendeley.com/documents/?uuid=648d9772-ea94-4108-879d-1be2c11652d6"]}],"mendeley":{"formattedCitation":"[11]","plainTextFormattedCitation":"[11]","previouslyFormattedCitation":"[11]"},"properties":{"noteIndex":0},"schema":"https://github.com/citation-style-language/schema/raw/master/csl-citation.json"}</w:instrText>
      </w:r>
      <w:r w:rsidRPr="00D97AD5">
        <w:rPr>
          <w:rFonts w:cs="Times New Roman"/>
        </w:rPr>
        <w:fldChar w:fldCharType="separate"/>
      </w:r>
      <w:r w:rsidRPr="00D97AD5">
        <w:rPr>
          <w:rFonts w:cs="Times New Roman"/>
        </w:rPr>
        <w:t>[11]</w:t>
      </w:r>
      <w:r w:rsidRPr="00D97AD5">
        <w:rPr>
          <w:rFonts w:cs="Times New Roman"/>
        </w:rPr>
        <w:fldChar w:fldCharType="end"/>
      </w:r>
      <w:r w:rsidRPr="00D97AD5">
        <w:rPr>
          <w:rFonts w:cs="Times New Roman"/>
        </w:rPr>
        <w:t xml:space="preserve">. </w:t>
      </w:r>
    </w:p>
    <w:p w14:paraId="4D122E5E" w14:textId="77777777" w:rsidR="00AF20DF" w:rsidRPr="00D97AD5" w:rsidRDefault="00AF20DF" w:rsidP="00453A48">
      <w:pPr>
        <w:pStyle w:val="Text"/>
        <w:ind w:firstLine="181"/>
        <w:rPr>
          <w:rFonts w:cs="Times New Roman"/>
        </w:rPr>
      </w:pPr>
      <w:r w:rsidRPr="00D97AD5">
        <w:rPr>
          <w:rFonts w:cs="Times New Roman"/>
        </w:rPr>
        <w:t xml:space="preserve">Fig. 3 presents the diagram of spontaneous combustion experiment. The samples were charged in a cube mesh basket and loaded into the programmable muffle furnace </w:t>
      </w:r>
      <w:proofErr w:type="spellStart"/>
      <w:r w:rsidRPr="00D97AD5">
        <w:rPr>
          <w:rFonts w:cs="Times New Roman"/>
        </w:rPr>
        <w:t>Nabertherm</w:t>
      </w:r>
      <w:proofErr w:type="spellEnd"/>
      <w:r w:rsidRPr="00D97AD5">
        <w:rPr>
          <w:rFonts w:cs="Times New Roman"/>
        </w:rPr>
        <w:t xml:space="preserve"> at room temperature. The furnace was then rapidly heated to a preset temperature at a heating rate of 20 </w:t>
      </w:r>
      <w:proofErr w:type="spellStart"/>
      <w:r w:rsidRPr="00D97AD5">
        <w:rPr>
          <w:rFonts w:cs="Times New Roman"/>
          <w:vertAlign w:val="superscript"/>
        </w:rPr>
        <w:t>o</w:t>
      </w:r>
      <w:r w:rsidRPr="00D97AD5">
        <w:rPr>
          <w:rFonts w:cs="Times New Roman"/>
        </w:rPr>
        <w:t>C</w:t>
      </w:r>
      <w:proofErr w:type="spellEnd"/>
      <w:r w:rsidRPr="00D97AD5">
        <w:rPr>
          <w:rFonts w:cs="Times New Roman"/>
        </w:rPr>
        <w:t xml:space="preserve"> /min. Air enters the furnace through natural convection flow. Three K-type thermocouples are inserted at three positions to monitor internal temperatures of the furnace and samples as shown in Fig.3 to monitor the reaction occurring inside the sample. During each experiment, a data acquisition system was used to automatically record temperature  </w:t>
      </w:r>
      <w:r w:rsidRPr="00D97AD5">
        <w:rPr>
          <w:rFonts w:cs="Times New Roman"/>
        </w:rPr>
        <w:fldChar w:fldCharType="begin" w:fldLock="1"/>
      </w:r>
      <w:r w:rsidRPr="00D97AD5">
        <w:rPr>
          <w:rFonts w:cs="Times New Roman"/>
        </w:rPr>
        <w:instrText>ADDIN CSL_CITATION {"citationItems":[{"id":"ITEM-1","itemData":{"DOI":"10.1016/j.fuel.2014.01.042","ISSN":"00162361","abstract":"Textural features of 25 worldwide coals were studied after slow oxidation processing (0.5 C min-1 from 20 to 250 C in air) using oil immersion microscopy and image analysis techniques. The characterization of samples, before and after oxidation, showed important changes in vitrinite reflectance with high reactive coals, which also related to their intrinsic self-oxidation potential. The morphology of the coal particles was also altered after the oxidation, to produce at least six different morphotypes. Particles with 'homogeneous change of reflectance' and particles with 'oxidation rims' were predominant in the samples studied, which related to boundary reactive conditions (kinetic and diffusion control of the reaction respectively). These textural characteristics indicate how particles interacted with oxygen at low temperatures, which could be used to predict the most probable pathway during the early stages of oxidation which could then lead to a spontaneous combustion event. The magnitude of the reflectance change and the morphological characteristics of samples studied were also related to the reactivity properties, providing an additional source of information to identify coals prone to spontaneous combustion. © 2014 Elsevier Ltd. All rights reserved.","author":[{"dropping-particle":"","family":"Avila","given":"Claudio","non-dropping-particle":"","parse-names":false,"suffix":""},{"dropping-particle":"","family":"Wu","given":"Tao","non-dropping-particle":"","parse-names":false,"suffix":""},{"dropping-particle":"","family":"Lester","given":"Edward","non-dropping-particle":"","parse-names":false,"suffix":""}],"container-title":"Fuel","id":"ITEM-1","issued":{"date-parts":[["2014"]]},"page":"173-182","publisher":"Elsevier Ltd","title":"Petrographic characterization of coals as a tool to detect spontaneous combustion potential","type":"article-journal","volume":"125"},"uris":["http://www.mendeley.com/documents/?uuid=4eb33c41-2c7c-4981-a6b1-053a042ce0c9"]},{"id":"ITEM-2","itemData":{"author":[{"dropping-particle":"","family":"Wang","given":"Yongjun","non-dropping-particle":"","parse-names":false,"suffix":""},{"dropping-particle":"","family":"Sasaki","given":"Kyuro","non-dropping-particle":"","parse-names":false,"suffix":""},{"dropping-particle":"","family":"Sugai","given":"Yuichi","non-dropping-particle":"","parse-names":false,"suffix":""},{"dropping-particle":"","family":"Zhang","given":"Xiaming","non-dropping-particle":"","parse-names":false,"suffix":""}],"container-title":"14th Coal Operators' Conference","id":"ITEM-2","issued":{"date-parts":[["2014"]]},"page":"339-343","title":"Measurement of Critical Self-Ignition Temperatures of Low Rank Coal Piles","type":"article-journal"},"uris":["http://www.mendeley.com/documents/?uuid=0b1693b4-68e8-4c14-a8d9-305c6a7ac60a"]}],"mendeley":{"formattedCitation":"[8], [12]","plainTextFormattedCitation":"[8], [12]","previouslyFormattedCitation":"[8], [12]"},"properties":{"noteIndex":0},"schema":"https://github.com/citation-style-language/schema/raw/master/csl-citation.json"}</w:instrText>
      </w:r>
      <w:r w:rsidRPr="00D97AD5">
        <w:rPr>
          <w:rFonts w:cs="Times New Roman"/>
        </w:rPr>
        <w:fldChar w:fldCharType="separate"/>
      </w:r>
      <w:r w:rsidRPr="00D97AD5">
        <w:rPr>
          <w:rFonts w:cs="Times New Roman"/>
        </w:rPr>
        <w:t>[8], [12]</w:t>
      </w:r>
      <w:r w:rsidRPr="00D97AD5">
        <w:rPr>
          <w:rFonts w:cs="Times New Roman"/>
        </w:rPr>
        <w:fldChar w:fldCharType="end"/>
      </w:r>
      <w:r w:rsidRPr="00D97AD5">
        <w:rPr>
          <w:rFonts w:cs="Times New Roman"/>
        </w:rPr>
        <w:t>. </w:t>
      </w:r>
    </w:p>
    <w:p w14:paraId="3067C6FA" w14:textId="77777777" w:rsidR="00D97AD5" w:rsidRPr="00D97AD5" w:rsidRDefault="00D97AD5" w:rsidP="00453A48">
      <w:pPr>
        <w:pStyle w:val="Text"/>
        <w:ind w:firstLine="181"/>
        <w:rPr>
          <w:rFonts w:cs="Times New Roman"/>
        </w:rPr>
      </w:pPr>
    </w:p>
    <w:p w14:paraId="4D89B1C0" w14:textId="196F7308" w:rsidR="00AF20DF" w:rsidRPr="00D97AD5" w:rsidRDefault="00AF20DF" w:rsidP="00D97AD5">
      <w:pPr>
        <w:spacing w:line="240" w:lineRule="auto"/>
        <w:jc w:val="both"/>
        <w:rPr>
          <w:sz w:val="20"/>
        </w:rPr>
      </w:pPr>
      <w:r w:rsidRPr="00D97AD5">
        <w:rPr>
          <w:rFonts w:ascii="Calibri" w:eastAsia="Calibri" w:hAnsi="Calibri"/>
          <w:noProof/>
          <w:lang w:val="en-GB" w:eastAsia="en-GB"/>
        </w:rPr>
        <w:drawing>
          <wp:inline distT="0" distB="0" distL="0" distR="0" wp14:anchorId="3B456D4C" wp14:editId="6A46ECB2">
            <wp:extent cx="2833735" cy="2118071"/>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33644" cy="2118003"/>
                    </a:xfrm>
                    <a:prstGeom prst="rect">
                      <a:avLst/>
                    </a:prstGeom>
                    <a:noFill/>
                    <a:ln>
                      <a:noFill/>
                    </a:ln>
                  </pic:spPr>
                </pic:pic>
              </a:graphicData>
            </a:graphic>
          </wp:inline>
        </w:drawing>
      </w:r>
    </w:p>
    <w:p w14:paraId="3674F847" w14:textId="3DF34E58" w:rsidR="00AF20DF" w:rsidRPr="00D97AD5" w:rsidRDefault="00AF20DF" w:rsidP="00D97AD5">
      <w:pPr>
        <w:spacing w:before="120" w:line="240" w:lineRule="auto"/>
        <w:jc w:val="both"/>
        <w:rPr>
          <w:b/>
          <w:bCs/>
          <w:sz w:val="18"/>
        </w:rPr>
      </w:pPr>
      <w:proofErr w:type="gramStart"/>
      <w:r w:rsidRPr="00D97AD5">
        <w:rPr>
          <w:b/>
          <w:bCs/>
          <w:sz w:val="18"/>
        </w:rPr>
        <w:t>Fig. 2.</w:t>
      </w:r>
      <w:proofErr w:type="gramEnd"/>
      <w:r w:rsidRPr="00D97AD5">
        <w:rPr>
          <w:b/>
          <w:bCs/>
          <w:sz w:val="18"/>
        </w:rPr>
        <w:t xml:space="preserve"> An illustration of temperature transient at the center of coal </w:t>
      </w:r>
      <w:proofErr w:type="gramStart"/>
      <w:r w:rsidRPr="00D97AD5">
        <w:rPr>
          <w:b/>
          <w:bCs/>
          <w:sz w:val="18"/>
        </w:rPr>
        <w:t>A</w:t>
      </w:r>
      <w:proofErr w:type="gramEnd"/>
      <w:r w:rsidRPr="00D97AD5">
        <w:rPr>
          <w:b/>
          <w:bCs/>
          <w:sz w:val="18"/>
        </w:rPr>
        <w:t xml:space="preserve"> sample at two furnace temperatures</w:t>
      </w:r>
      <w:r w:rsidR="00207D92">
        <w:rPr>
          <w:b/>
          <w:bCs/>
          <w:sz w:val="18"/>
        </w:rPr>
        <w:t>.</w:t>
      </w:r>
    </w:p>
    <w:p w14:paraId="390A3B3B" w14:textId="77777777" w:rsidR="00D97AD5" w:rsidRDefault="00D97AD5" w:rsidP="00453A48">
      <w:pPr>
        <w:pStyle w:val="Text"/>
        <w:ind w:firstLine="181"/>
        <w:rPr>
          <w:rFonts w:cs="Times New Roman"/>
        </w:rPr>
      </w:pPr>
    </w:p>
    <w:p w14:paraId="40659A5A" w14:textId="145633B7" w:rsidR="00AF20DF" w:rsidRDefault="00AF20DF" w:rsidP="00453A48">
      <w:pPr>
        <w:pStyle w:val="Text"/>
        <w:ind w:firstLine="181"/>
        <w:rPr>
          <w:rFonts w:cs="Times New Roman"/>
        </w:rPr>
      </w:pPr>
      <w:r w:rsidRPr="00D97AD5">
        <w:rPr>
          <w:rFonts w:cs="Times New Roman"/>
        </w:rPr>
        <w:t xml:space="preserve">The critical ambient temperature for spontaneous combustion for each sample, </w:t>
      </w:r>
      <w:proofErr w:type="spellStart"/>
      <w:proofErr w:type="gramStart"/>
      <w:r w:rsidRPr="00D97AD5">
        <w:rPr>
          <w:rFonts w:cs="Times New Roman"/>
        </w:rPr>
        <w:t>t</w:t>
      </w:r>
      <w:r w:rsidRPr="00D97AD5">
        <w:rPr>
          <w:rFonts w:cs="Times New Roman"/>
          <w:vertAlign w:val="subscript"/>
        </w:rPr>
        <w:t>c</w:t>
      </w:r>
      <w:proofErr w:type="spellEnd"/>
      <w:proofErr w:type="gramEnd"/>
      <w:r w:rsidRPr="00D97AD5">
        <w:rPr>
          <w:rFonts w:cs="Times New Roman"/>
        </w:rPr>
        <w:t xml:space="preserve">, is determined via an interactive process by varying the furnace temperature (ambient temperature, </w:t>
      </w:r>
      <w:proofErr w:type="spellStart"/>
      <w:r w:rsidRPr="00D97AD5">
        <w:rPr>
          <w:rFonts w:cs="Times New Roman"/>
        </w:rPr>
        <w:t>t</w:t>
      </w:r>
      <w:r w:rsidRPr="00D97AD5">
        <w:rPr>
          <w:rFonts w:cs="Times New Roman"/>
          <w:vertAlign w:val="subscript"/>
        </w:rPr>
        <w:t>E</w:t>
      </w:r>
      <w:proofErr w:type="spellEnd"/>
      <w:r w:rsidRPr="00D97AD5">
        <w:rPr>
          <w:rFonts w:cs="Times New Roman"/>
        </w:rPr>
        <w:t>) with an interval of 10</w:t>
      </w:r>
      <w:r w:rsidRPr="00D97AD5">
        <w:rPr>
          <w:rFonts w:cs="Times New Roman"/>
          <w:vertAlign w:val="superscript"/>
        </w:rPr>
        <w:t>o</w:t>
      </w:r>
      <w:r w:rsidRPr="00D97AD5">
        <w:rPr>
          <w:rFonts w:cs="Times New Roman"/>
        </w:rPr>
        <w:t xml:space="preserve">C. The series of experiments is rerun with a new sample at a higher temperature if a thermal runaway does not occur (subcritical); or at a lower ambient temperature if </w:t>
      </w:r>
      <w:r w:rsidRPr="00D97AD5">
        <w:rPr>
          <w:rFonts w:cs="Times New Roman"/>
        </w:rPr>
        <w:lastRenderedPageBreak/>
        <w:t>spontaneous combustion occurs at the first experiment (supercritical). Supercritical conditions are defined as those where ignition occurs whilst subcritical conditions are those that lead to no ignition. The spontaneous combustion temperature (</w:t>
      </w:r>
      <w:proofErr w:type="spellStart"/>
      <w:r w:rsidRPr="00D97AD5">
        <w:rPr>
          <w:rFonts w:cs="Times New Roman"/>
        </w:rPr>
        <w:t>t</w:t>
      </w:r>
      <w:r w:rsidRPr="00D97AD5">
        <w:rPr>
          <w:rFonts w:cs="Times New Roman"/>
          <w:vertAlign w:val="subscript"/>
        </w:rPr>
        <w:t>c</w:t>
      </w:r>
      <w:proofErr w:type="spellEnd"/>
      <w:r w:rsidRPr="00D97AD5">
        <w:rPr>
          <w:rFonts w:cs="Times New Roman"/>
        </w:rPr>
        <w:t xml:space="preserve">) is taken as the mean of the first supercritical temperature and last subcritical </w:t>
      </w:r>
      <w:r w:rsidRPr="00D97AD5">
        <w:rPr>
          <w:rFonts w:cs="Times New Roman"/>
        </w:rPr>
        <w:fldChar w:fldCharType="begin" w:fldLock="1"/>
      </w:r>
      <w:r w:rsidRPr="00D97AD5">
        <w:rPr>
          <w:rFonts w:cs="Times New Roman"/>
        </w:rPr>
        <w:instrText>ADDIN CSL_CITATION {"citationItems":[{"id":"ITEM-1","itemData":{"DOI":"10.1016/j.fuel.2014.01.042","ISSN":"00162361","abstract":"Textural features of 25 worldwide coals were studied after slow oxidation processing (0.5 C min-1 from 20 to 250 C in air) using oil immersion microscopy and image analysis techniques. The characterization of samples, before and after oxidation, showed important changes in vitrinite reflectance with high reactive coals, which also related to their intrinsic self-oxidation potential. The morphology of the coal particles was also altered after the oxidation, to produce at least six different morphotypes. Particles with 'homogeneous change of reflectance' and particles with 'oxidation rims' were predominant in the samples studied, which related to boundary reactive conditions (kinetic and diffusion control of the reaction respectively). These textural characteristics indicate how particles interacted with oxygen at low temperatures, which could be used to predict the most probable pathway during the early stages of oxidation which could then lead to a spontaneous combustion event. The magnitude of the reflectance change and the morphological characteristics of samples studied were also related to the reactivity properties, providing an additional source of information to identify coals prone to spontaneous combustion. © 2014 Elsevier Ltd. All rights reserved.","author":[{"dropping-particle":"","family":"Avila","given":"Claudio","non-dropping-particle":"","parse-names":false,"suffix":""},{"dropping-particle":"","family":"Wu","given":"Tao","non-dropping-particle":"","parse-names":false,"suffix":""},{"dropping-particle":"","family":"Lester","given":"Edward","non-dropping-particle":"","parse-names":false,"suffix":""}],"container-title":"Fuel","id":"ITEM-1","issued":{"date-parts":[["2014"]]},"page":"173-182","publisher":"Elsevier Ltd","title":"Petrographic characterization of coals as a tool to detect spontaneous combustion potential","type":"article-journal","volume":"125"},"uris":["http://www.mendeley.com/documents/?uuid=4eb33c41-2c7c-4981-a6b1-053a042ce0c9"]}],"mendeley":{"formattedCitation":"[8]","plainTextFormattedCitation":"[8]"},"properties":{"noteIndex":0},"schema":"https://github.com/citation-style-language/schema/raw/master/csl-citation.json"}</w:instrText>
      </w:r>
      <w:r w:rsidRPr="00D97AD5">
        <w:rPr>
          <w:rFonts w:cs="Times New Roman"/>
        </w:rPr>
        <w:fldChar w:fldCharType="separate"/>
      </w:r>
      <w:r w:rsidRPr="00D97AD5">
        <w:rPr>
          <w:rFonts w:cs="Times New Roman"/>
        </w:rPr>
        <w:t>[8]</w:t>
      </w:r>
      <w:r w:rsidRPr="00D97AD5">
        <w:rPr>
          <w:rFonts w:cs="Times New Roman"/>
        </w:rPr>
        <w:fldChar w:fldCharType="end"/>
      </w:r>
      <w:r w:rsidRPr="00D97AD5">
        <w:rPr>
          <w:rFonts w:cs="Times New Roman"/>
        </w:rPr>
        <w:t>.</w:t>
      </w:r>
    </w:p>
    <w:p w14:paraId="4E618674" w14:textId="77777777" w:rsidR="00F905ED" w:rsidRPr="00D97AD5" w:rsidRDefault="00F905ED" w:rsidP="00453A48">
      <w:pPr>
        <w:pStyle w:val="Text"/>
        <w:ind w:firstLine="181"/>
        <w:rPr>
          <w:rFonts w:cs="Times New Roman"/>
        </w:rPr>
      </w:pPr>
    </w:p>
    <w:p w14:paraId="14DF5161" w14:textId="3E1239D6" w:rsidR="00AF20DF" w:rsidRPr="00D97AD5" w:rsidRDefault="00AF20DF" w:rsidP="00F905ED">
      <w:pPr>
        <w:spacing w:line="240" w:lineRule="auto"/>
        <w:jc w:val="center"/>
        <w:rPr>
          <w:sz w:val="20"/>
        </w:rPr>
      </w:pPr>
      <w:r w:rsidRPr="00D97AD5">
        <w:rPr>
          <w:noProof/>
          <w:sz w:val="28"/>
          <w:szCs w:val="28"/>
          <w:lang w:val="en-GB" w:eastAsia="en-GB"/>
        </w:rPr>
        <w:drawing>
          <wp:inline distT="0" distB="0" distL="0" distR="0" wp14:anchorId="717ED938" wp14:editId="5CFF0290">
            <wp:extent cx="2888615" cy="2145030"/>
            <wp:effectExtent l="0" t="0" r="6985"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88615" cy="2145030"/>
                    </a:xfrm>
                    <a:prstGeom prst="rect">
                      <a:avLst/>
                    </a:prstGeom>
                    <a:noFill/>
                    <a:ln>
                      <a:noFill/>
                    </a:ln>
                  </pic:spPr>
                </pic:pic>
              </a:graphicData>
            </a:graphic>
          </wp:inline>
        </w:drawing>
      </w:r>
    </w:p>
    <w:p w14:paraId="5641B22E" w14:textId="0E6FE7CF" w:rsidR="00AF20DF" w:rsidRPr="00D97AD5" w:rsidRDefault="00AF20DF" w:rsidP="00F905ED">
      <w:pPr>
        <w:spacing w:before="120" w:line="240" w:lineRule="auto"/>
        <w:jc w:val="center"/>
        <w:rPr>
          <w:b/>
          <w:bCs/>
          <w:sz w:val="20"/>
        </w:rPr>
      </w:pPr>
      <w:proofErr w:type="gramStart"/>
      <w:r w:rsidRPr="00F905ED">
        <w:rPr>
          <w:b/>
          <w:bCs/>
          <w:sz w:val="18"/>
        </w:rPr>
        <w:t>Fig. 3.</w:t>
      </w:r>
      <w:proofErr w:type="gramEnd"/>
      <w:r w:rsidRPr="00F905ED">
        <w:rPr>
          <w:b/>
          <w:bCs/>
          <w:sz w:val="18"/>
        </w:rPr>
        <w:t xml:space="preserve"> </w:t>
      </w:r>
      <w:proofErr w:type="gramStart"/>
      <w:r w:rsidRPr="00F905ED">
        <w:rPr>
          <w:b/>
          <w:bCs/>
          <w:sz w:val="18"/>
        </w:rPr>
        <w:t>Schematic diagram of spontaneous combustion</w:t>
      </w:r>
      <w:r w:rsidR="00F905ED" w:rsidRPr="00F905ED">
        <w:rPr>
          <w:b/>
          <w:bCs/>
          <w:sz w:val="18"/>
        </w:rPr>
        <w:t>.</w:t>
      </w:r>
      <w:proofErr w:type="gramEnd"/>
      <w:r w:rsidRPr="00D97AD5">
        <w:rPr>
          <w:b/>
          <w:bCs/>
          <w:sz w:val="20"/>
        </w:rPr>
        <w:t xml:space="preserve"> </w:t>
      </w:r>
    </w:p>
    <w:p w14:paraId="7AD05216" w14:textId="77777777" w:rsidR="00F905ED" w:rsidRDefault="00F905ED" w:rsidP="00453A48">
      <w:pPr>
        <w:pStyle w:val="Text"/>
        <w:ind w:firstLine="181"/>
        <w:rPr>
          <w:rFonts w:cs="Times New Roman"/>
        </w:rPr>
      </w:pPr>
    </w:p>
    <w:p w14:paraId="315D748A" w14:textId="77777777" w:rsidR="00AF20DF" w:rsidRPr="00D97AD5" w:rsidRDefault="00AF20DF" w:rsidP="00453A48">
      <w:pPr>
        <w:pStyle w:val="Text"/>
        <w:ind w:firstLine="181"/>
        <w:rPr>
          <w:rFonts w:cs="Times New Roman"/>
        </w:rPr>
      </w:pPr>
      <w:r w:rsidRPr="00D97AD5">
        <w:rPr>
          <w:rFonts w:cs="Times New Roman"/>
        </w:rPr>
        <w:t xml:space="preserve">A series of experiments is conducted for three different pre-shaped baskets as listed in Table 3. The </w:t>
      </w:r>
      <w:proofErr w:type="spellStart"/>
      <w:proofErr w:type="gramStart"/>
      <w:r w:rsidRPr="00D97AD5">
        <w:rPr>
          <w:rFonts w:cs="Times New Roman"/>
        </w:rPr>
        <w:t>t</w:t>
      </w:r>
      <w:r w:rsidRPr="00D97AD5">
        <w:rPr>
          <w:rFonts w:cs="Times New Roman"/>
          <w:vertAlign w:val="subscript"/>
        </w:rPr>
        <w:t>c</w:t>
      </w:r>
      <w:proofErr w:type="spellEnd"/>
      <w:proofErr w:type="gramEnd"/>
      <w:r w:rsidRPr="00D97AD5">
        <w:rPr>
          <w:rFonts w:cs="Times New Roman"/>
        </w:rPr>
        <w:t xml:space="preserve"> is determined depending on the basket size. From this experiment data, it is used to evaluate a safe volume of fuel piles in practice by means of the Frank-</w:t>
      </w:r>
      <w:proofErr w:type="spellStart"/>
      <w:r w:rsidRPr="00D97AD5">
        <w:rPr>
          <w:rFonts w:cs="Times New Roman"/>
        </w:rPr>
        <w:t>Kamenetskii</w:t>
      </w:r>
      <w:proofErr w:type="spellEnd"/>
      <w:r w:rsidRPr="00D97AD5">
        <w:rPr>
          <w:rFonts w:cs="Times New Roman"/>
        </w:rPr>
        <w:t xml:space="preserve"> model.</w:t>
      </w:r>
    </w:p>
    <w:p w14:paraId="694CA633" w14:textId="77777777" w:rsidR="00AF20DF" w:rsidRPr="00D97AD5" w:rsidRDefault="00AF20DF" w:rsidP="00453A48">
      <w:pPr>
        <w:pStyle w:val="Text"/>
        <w:ind w:firstLine="181"/>
        <w:rPr>
          <w:rFonts w:cs="Times New Roman"/>
        </w:rPr>
      </w:pPr>
      <w:r w:rsidRPr="00D97AD5">
        <w:rPr>
          <w:rFonts w:cs="Times New Roman"/>
        </w:rPr>
        <w:t>Pulverized coal is placed in the different sized cube boxes (Table3) that are made from alumina grid. Spontaneous combustion test was carried out for various coals to obtain the temperature transition of the coal layer. Before the test, the pulverized coal was not preheated.</w:t>
      </w:r>
    </w:p>
    <w:p w14:paraId="3C90EB16" w14:textId="77777777" w:rsidR="00AF20DF" w:rsidRPr="00D97AD5" w:rsidRDefault="00AF20DF" w:rsidP="00453A48">
      <w:pPr>
        <w:pStyle w:val="Text"/>
        <w:ind w:firstLine="181"/>
        <w:rPr>
          <w:rFonts w:cs="Times New Roman"/>
        </w:rPr>
      </w:pPr>
      <w:r w:rsidRPr="00D97AD5">
        <w:rPr>
          <w:rFonts w:cs="Times New Roman"/>
        </w:rPr>
        <w:t xml:space="preserve">Coal layer temperature sensor is measured at the center and at the outside under varying conditions of ambient temperature, pulverized coal layer thickness and coal mass-mixing ratio. The reactor is filled with pulverized coal and is heated rapidly at the heating rate of 20 </w:t>
      </w:r>
      <w:proofErr w:type="spellStart"/>
      <w:r w:rsidRPr="00D97AD5">
        <w:rPr>
          <w:rFonts w:cs="Times New Roman"/>
          <w:vertAlign w:val="superscript"/>
        </w:rPr>
        <w:t>o</w:t>
      </w:r>
      <w:r w:rsidRPr="00D97AD5">
        <w:rPr>
          <w:rFonts w:cs="Times New Roman"/>
        </w:rPr>
        <w:t>C</w:t>
      </w:r>
      <w:proofErr w:type="spellEnd"/>
      <w:r w:rsidRPr="00D97AD5">
        <w:rPr>
          <w:rFonts w:cs="Times New Roman"/>
        </w:rPr>
        <w:t xml:space="preserve">/min from room temperature to the </w:t>
      </w:r>
      <w:proofErr w:type="spellStart"/>
      <w:r w:rsidRPr="00D97AD5">
        <w:rPr>
          <w:rFonts w:cs="Times New Roman"/>
        </w:rPr>
        <w:t>setpoint</w:t>
      </w:r>
      <w:proofErr w:type="spellEnd"/>
      <w:r w:rsidRPr="00D97AD5">
        <w:rPr>
          <w:rFonts w:cs="Times New Roman"/>
        </w:rPr>
        <w:t> temperature in the range of 90</w:t>
      </w:r>
      <w:r w:rsidRPr="00D97AD5">
        <w:rPr>
          <w:rFonts w:cs="Times New Roman"/>
          <w:vertAlign w:val="superscript"/>
        </w:rPr>
        <w:t>o</w:t>
      </w:r>
      <w:r w:rsidRPr="00D97AD5">
        <w:rPr>
          <w:rFonts w:cs="Times New Roman"/>
        </w:rPr>
        <w:t>C to 200</w:t>
      </w:r>
      <w:r w:rsidRPr="00D97AD5">
        <w:rPr>
          <w:rFonts w:cs="Times New Roman"/>
          <w:vertAlign w:val="superscript"/>
        </w:rPr>
        <w:t>o</w:t>
      </w:r>
      <w:r w:rsidRPr="00D97AD5">
        <w:rPr>
          <w:rFonts w:cs="Times New Roman"/>
        </w:rPr>
        <w:t xml:space="preserve">C </w:t>
      </w:r>
      <w:r w:rsidRPr="00D97AD5">
        <w:rPr>
          <w:rFonts w:cs="Times New Roman"/>
        </w:rPr>
        <w:fldChar w:fldCharType="begin" w:fldLock="1"/>
      </w:r>
      <w:r w:rsidRPr="00D97AD5">
        <w:rPr>
          <w:rFonts w:cs="Times New Roman"/>
        </w:rPr>
        <w:instrText>ADDIN CSL_CITATION {"citationItems":[{"id":"ITEM-1","itemData":{"DOI":"10.3775/jie.67.221","ISSN":"03693775","abstract":"The oxidation of different ranks of coal was carried out at the temperature from 70 degree C to 150 degree C in oxygen in order to understand the profile of the oxidation of coal. Oxygen consumption, weight change of the coals and the amounts of the evolved gases such as CO//2, CO, CH//4 and H//2O were measured to monitor the oxidation of coals. Further, the recovered coals were characterized by means of CP/MAS **1**3C-NMR, IR and elemental analysis. The oxidation of the coals caused a significant decrease in aliphatic carbons resulting in the evolution of CO//2 and H//2O, and the lower the coal rank such as Yallourn and Taiheiyo coals is, the greater the tendency. The amount of oxygen incorporated into the coals relatively increased with the carbon content in coal. It was suggested that most of the oxygen incorporated was consumed in the formation of polar groups and the rest was consumed in the cross-linking of aromatic structures in coal.","author":[{"dropping-particle":"","family":"Ogata","given":"Eisuke","non-dropping-particle":"","parse-names":false,"suffix":""},{"dropping-particle":"","family":"Okada","given":"Hitoshi","non-dropping-particle":"","parse-names":false,"suffix":""},{"dropping-particle":"","family":"Yoshida","given":"Yasukazu","non-dropping-particle":"","parse-names":false,"suffix":""},{"dropping-particle":"","family":"Kamiya","given":"Yoshio","non-dropping-particle":"","parse-names":false,"suffix":""}],"container-title":"Nenryo Kyokaishi","id":"ITEM-1","issue":"4","issued":{"date-parts":[["1988"]]},"page":"221-230","title":"Low Temperature Oxidation of Coals.","type":"article-journal","volume":"67"},"uris":["http://www.mendeley.com/documents/?uuid=5e2c177c-fd51-48dd-8ef9-bde170ae2e92"]},{"id":"ITEM-2","itemData":{"DOI":"10.1021/acs.energyfuels.7b00409","ISSN":"15205029","abstract":"Spontaneous combustion of coal stockpiles can occur when the environment temperature exceeds the critical self-ignition temperature (CSIT), which strongly depends on the pile volume. Measurements of the self-heating rates of a low-rank coal were carried out at various ambient air temperatures using pile heights of 2.5 to 10 cm (laboratory-scale) and 25 to 100 cm (large-scale), simulated using cubic wire-mesh baskets of different sizes. The experimental results demonstrated the feasibility of using the established Frank-Kamenetskii model in prediction of coal pile self-ignition. The larger-scale experiments showed quite different temperature variations during the heating process compared with the laboratory-scale experiments. Gas emissions and height changes of the piles revealed characteristics of the different stages of heating. Analysis of data obtained from the larger-scale tests demonstrated that prediction of CSIT based on laboratory experiments is reliable and useful. Relationships for CSIT and safe storage time of the coal are proposed as a function of stockpile volume for volumes up to 100 m3.","author":[{"dropping-particle":"","family":"Wang","given":"Yongjun","non-dropping-particle":"","parse-names":false,"suffix":""},{"dropping-particle":"","family":"Zhang","given":"Xiaoming","non-dropping-particle":"","parse-names":false,"suffix":""},{"dropping-particle":"","family":"Sugai","given":"Yuichi","non-dropping-particle":"","parse-names":false,"suffix":""},{"dropping-particle":"","family":"Sasaki","given":"Kyuro","non-dropping-particle":"","parse-names":false,"suffix":""}],"container-title":"Energy and Fuels","id":"ITEM-2","issue":"7","issued":{"date-parts":[["2017"]]},"page":"6700-6710","title":"Determination of Critical Self-Ignition Temperature of Low-Rank Coal Using a 1 m Wire-Mesh Basket and Extrapolation to Industrial Coal Piles","type":"article-journal","volume":"31"},"uris":["http://www.mendeley.com/documents/?uuid=ddd0a4f1-65fd-42a2-8e36-905e935ebbea"]}],"mendeley":{"formattedCitation":"[5], [9]","plainTextFormattedCitation":"[5], [9]","previouslyFormattedCitation":"[5], [9]"},"properties":{"noteIndex":0},"schema":"https://github.com/citation-style-language/schema/raw/master/csl-citation.json"}</w:instrText>
      </w:r>
      <w:r w:rsidRPr="00D97AD5">
        <w:rPr>
          <w:rFonts w:cs="Times New Roman"/>
        </w:rPr>
        <w:fldChar w:fldCharType="separate"/>
      </w:r>
      <w:r w:rsidRPr="00D97AD5">
        <w:rPr>
          <w:rFonts w:cs="Times New Roman"/>
        </w:rPr>
        <w:t>[5], [9]</w:t>
      </w:r>
      <w:r w:rsidRPr="00D97AD5">
        <w:rPr>
          <w:rFonts w:cs="Times New Roman"/>
        </w:rPr>
        <w:fldChar w:fldCharType="end"/>
      </w:r>
      <w:r w:rsidRPr="00D97AD5">
        <w:rPr>
          <w:rFonts w:cs="Times New Roman"/>
        </w:rPr>
        <w:t xml:space="preserve">. </w:t>
      </w:r>
    </w:p>
    <w:p w14:paraId="1E978ECD" w14:textId="77777777" w:rsidR="00AF20DF" w:rsidRPr="00D97AD5" w:rsidRDefault="00AF20DF" w:rsidP="00AF20DF">
      <w:pPr>
        <w:ind w:firstLine="720"/>
        <w:jc w:val="both"/>
        <w:rPr>
          <w:sz w:val="20"/>
        </w:rPr>
      </w:pPr>
    </w:p>
    <w:p w14:paraId="374DFFDA" w14:textId="77777777" w:rsidR="00AF20DF" w:rsidRPr="00207D92" w:rsidRDefault="00AF20DF" w:rsidP="00207D92">
      <w:pPr>
        <w:spacing w:after="120" w:line="240" w:lineRule="auto"/>
        <w:jc w:val="center"/>
        <w:rPr>
          <w:b/>
          <w:bCs/>
          <w:sz w:val="18"/>
        </w:rPr>
      </w:pPr>
      <w:proofErr w:type="gramStart"/>
      <w:r w:rsidRPr="00207D92">
        <w:rPr>
          <w:b/>
          <w:bCs/>
          <w:sz w:val="18"/>
        </w:rPr>
        <w:t>Table 3.</w:t>
      </w:r>
      <w:proofErr w:type="gramEnd"/>
      <w:r w:rsidRPr="00207D92">
        <w:rPr>
          <w:b/>
          <w:bCs/>
          <w:sz w:val="18"/>
        </w:rPr>
        <w:t xml:space="preserve"> The dimensions of baskets (unit: mm)</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4"/>
        <w:gridCol w:w="1134"/>
        <w:gridCol w:w="1134"/>
        <w:gridCol w:w="1142"/>
      </w:tblGrid>
      <w:tr w:rsidR="00AF20DF" w:rsidRPr="00D97AD5" w14:paraId="25038499" w14:textId="77777777" w:rsidTr="00E05349">
        <w:trPr>
          <w:jc w:val="center"/>
        </w:trPr>
        <w:tc>
          <w:tcPr>
            <w:tcW w:w="1134" w:type="dxa"/>
            <w:shd w:val="clear" w:color="auto" w:fill="auto"/>
            <w:vAlign w:val="center"/>
          </w:tcPr>
          <w:p w14:paraId="465D1C92" w14:textId="77777777" w:rsidR="00AF20DF" w:rsidRPr="00A163B4" w:rsidRDefault="00AF20DF" w:rsidP="00A163B4">
            <w:pPr>
              <w:spacing w:before="60" w:after="60" w:line="240" w:lineRule="auto"/>
              <w:jc w:val="center"/>
              <w:rPr>
                <w:b/>
                <w:sz w:val="18"/>
                <w:lang w:eastAsia="zh-CN"/>
              </w:rPr>
            </w:pPr>
            <w:r w:rsidRPr="00A163B4">
              <w:rPr>
                <w:b/>
                <w:sz w:val="18"/>
                <w:lang w:eastAsia="zh-CN"/>
              </w:rPr>
              <w:t>Basket</w:t>
            </w:r>
          </w:p>
        </w:tc>
        <w:tc>
          <w:tcPr>
            <w:tcW w:w="1134" w:type="dxa"/>
            <w:shd w:val="clear" w:color="auto" w:fill="auto"/>
            <w:vAlign w:val="center"/>
          </w:tcPr>
          <w:p w14:paraId="7F2957AA" w14:textId="562D2544" w:rsidR="00AF20DF" w:rsidRPr="00A163B4" w:rsidRDefault="00AF20DF" w:rsidP="00E05349">
            <w:pPr>
              <w:spacing w:before="60" w:after="60" w:line="240" w:lineRule="auto"/>
              <w:jc w:val="center"/>
              <w:rPr>
                <w:b/>
                <w:sz w:val="18"/>
                <w:lang w:eastAsia="zh-CN"/>
              </w:rPr>
            </w:pPr>
            <w:r w:rsidRPr="00A163B4">
              <w:rPr>
                <w:b/>
                <w:sz w:val="18"/>
                <w:lang w:eastAsia="zh-CN"/>
              </w:rPr>
              <w:t>Height</w:t>
            </w:r>
            <w:r w:rsidR="00E05349">
              <w:rPr>
                <w:b/>
                <w:sz w:val="18"/>
                <w:lang w:eastAsia="zh-CN"/>
              </w:rPr>
              <w:t xml:space="preserve"> </w:t>
            </w:r>
            <w:r w:rsidRPr="00A163B4">
              <w:rPr>
                <w:b/>
                <w:sz w:val="18"/>
                <w:lang w:eastAsia="zh-CN"/>
              </w:rPr>
              <w:t>(H)</w:t>
            </w:r>
          </w:p>
        </w:tc>
        <w:tc>
          <w:tcPr>
            <w:tcW w:w="1134" w:type="dxa"/>
            <w:shd w:val="clear" w:color="auto" w:fill="auto"/>
            <w:vAlign w:val="center"/>
          </w:tcPr>
          <w:p w14:paraId="70151CC0" w14:textId="77777777" w:rsidR="00AF20DF" w:rsidRPr="00A163B4" w:rsidRDefault="00AF20DF" w:rsidP="00A163B4">
            <w:pPr>
              <w:spacing w:before="60" w:after="60" w:line="240" w:lineRule="auto"/>
              <w:jc w:val="center"/>
              <w:rPr>
                <w:b/>
                <w:sz w:val="18"/>
                <w:lang w:eastAsia="zh-CN"/>
              </w:rPr>
            </w:pPr>
            <w:r w:rsidRPr="00A163B4">
              <w:rPr>
                <w:b/>
                <w:sz w:val="18"/>
                <w:lang w:eastAsia="zh-CN"/>
              </w:rPr>
              <w:t>Length (L)</w:t>
            </w:r>
          </w:p>
        </w:tc>
        <w:tc>
          <w:tcPr>
            <w:tcW w:w="1142" w:type="dxa"/>
          </w:tcPr>
          <w:p w14:paraId="74FCE5A9" w14:textId="7A48CC6D" w:rsidR="00AF20DF" w:rsidRPr="00A163B4" w:rsidRDefault="00AF20DF" w:rsidP="00E05349">
            <w:pPr>
              <w:spacing w:before="60" w:after="60" w:line="240" w:lineRule="auto"/>
              <w:jc w:val="center"/>
              <w:rPr>
                <w:b/>
                <w:sz w:val="18"/>
                <w:lang w:eastAsia="zh-CN"/>
              </w:rPr>
            </w:pPr>
            <w:r w:rsidRPr="00A163B4">
              <w:rPr>
                <w:b/>
                <w:sz w:val="18"/>
                <w:lang w:eastAsia="zh-CN"/>
              </w:rPr>
              <w:t>Width</w:t>
            </w:r>
            <w:r w:rsidR="00E05349">
              <w:rPr>
                <w:b/>
                <w:sz w:val="18"/>
                <w:lang w:eastAsia="zh-CN"/>
              </w:rPr>
              <w:t xml:space="preserve"> </w:t>
            </w:r>
            <w:r w:rsidRPr="00A163B4">
              <w:rPr>
                <w:b/>
                <w:sz w:val="18"/>
                <w:lang w:eastAsia="zh-CN"/>
              </w:rPr>
              <w:t>(W)</w:t>
            </w:r>
          </w:p>
        </w:tc>
      </w:tr>
      <w:tr w:rsidR="00AF20DF" w:rsidRPr="00D97AD5" w14:paraId="369CEA05" w14:textId="77777777" w:rsidTr="00E05349">
        <w:trPr>
          <w:jc w:val="center"/>
        </w:trPr>
        <w:tc>
          <w:tcPr>
            <w:tcW w:w="1134" w:type="dxa"/>
            <w:shd w:val="clear" w:color="auto" w:fill="auto"/>
          </w:tcPr>
          <w:p w14:paraId="1302B355" w14:textId="77777777" w:rsidR="00AF20DF" w:rsidRPr="00A163B4" w:rsidRDefault="00AF20DF" w:rsidP="00A163B4">
            <w:pPr>
              <w:spacing w:before="60" w:after="60" w:line="240" w:lineRule="auto"/>
              <w:jc w:val="center"/>
              <w:rPr>
                <w:sz w:val="18"/>
                <w:lang w:eastAsia="zh-CN"/>
              </w:rPr>
            </w:pPr>
            <w:r w:rsidRPr="00A163B4">
              <w:rPr>
                <w:sz w:val="18"/>
                <w:lang w:eastAsia="zh-CN"/>
              </w:rPr>
              <w:t>B-1</w:t>
            </w:r>
          </w:p>
        </w:tc>
        <w:tc>
          <w:tcPr>
            <w:tcW w:w="1134" w:type="dxa"/>
            <w:shd w:val="clear" w:color="auto" w:fill="auto"/>
          </w:tcPr>
          <w:p w14:paraId="69A67DDF" w14:textId="77777777" w:rsidR="00AF20DF" w:rsidRPr="00A163B4" w:rsidRDefault="00AF20DF" w:rsidP="00A163B4">
            <w:pPr>
              <w:spacing w:before="60" w:after="60" w:line="240" w:lineRule="auto"/>
              <w:jc w:val="center"/>
              <w:rPr>
                <w:sz w:val="18"/>
                <w:lang w:eastAsia="zh-CN"/>
              </w:rPr>
            </w:pPr>
            <w:r w:rsidRPr="00A163B4">
              <w:rPr>
                <w:sz w:val="18"/>
                <w:lang w:eastAsia="zh-CN"/>
              </w:rPr>
              <w:t>30</w:t>
            </w:r>
          </w:p>
        </w:tc>
        <w:tc>
          <w:tcPr>
            <w:tcW w:w="1134" w:type="dxa"/>
            <w:shd w:val="clear" w:color="auto" w:fill="auto"/>
          </w:tcPr>
          <w:p w14:paraId="3337C47B" w14:textId="77777777" w:rsidR="00AF20DF" w:rsidRPr="00A163B4" w:rsidRDefault="00AF20DF" w:rsidP="00A163B4">
            <w:pPr>
              <w:spacing w:before="60" w:after="60" w:line="240" w:lineRule="auto"/>
              <w:jc w:val="center"/>
              <w:rPr>
                <w:sz w:val="18"/>
                <w:lang w:eastAsia="zh-CN"/>
              </w:rPr>
            </w:pPr>
            <w:r w:rsidRPr="00A163B4">
              <w:rPr>
                <w:sz w:val="18"/>
                <w:lang w:eastAsia="zh-CN"/>
              </w:rPr>
              <w:t>30</w:t>
            </w:r>
          </w:p>
        </w:tc>
        <w:tc>
          <w:tcPr>
            <w:tcW w:w="1142" w:type="dxa"/>
          </w:tcPr>
          <w:p w14:paraId="7D796ECF" w14:textId="77777777" w:rsidR="00AF20DF" w:rsidRPr="00A163B4" w:rsidRDefault="00AF20DF" w:rsidP="00A163B4">
            <w:pPr>
              <w:spacing w:before="60" w:after="60" w:line="240" w:lineRule="auto"/>
              <w:jc w:val="center"/>
              <w:rPr>
                <w:sz w:val="18"/>
                <w:lang w:eastAsia="zh-CN"/>
              </w:rPr>
            </w:pPr>
            <w:r w:rsidRPr="00A163B4">
              <w:rPr>
                <w:sz w:val="18"/>
                <w:lang w:eastAsia="zh-CN"/>
              </w:rPr>
              <w:t>30</w:t>
            </w:r>
          </w:p>
        </w:tc>
      </w:tr>
      <w:tr w:rsidR="00AF20DF" w:rsidRPr="00D97AD5" w14:paraId="26468C70" w14:textId="77777777" w:rsidTr="00E05349">
        <w:trPr>
          <w:jc w:val="center"/>
        </w:trPr>
        <w:tc>
          <w:tcPr>
            <w:tcW w:w="1134" w:type="dxa"/>
            <w:shd w:val="clear" w:color="auto" w:fill="auto"/>
          </w:tcPr>
          <w:p w14:paraId="3CCA8E2B" w14:textId="77777777" w:rsidR="00AF20DF" w:rsidRPr="00A163B4" w:rsidRDefault="00AF20DF" w:rsidP="00A163B4">
            <w:pPr>
              <w:spacing w:before="60" w:after="60" w:line="240" w:lineRule="auto"/>
              <w:jc w:val="center"/>
              <w:rPr>
                <w:sz w:val="18"/>
                <w:lang w:eastAsia="zh-CN"/>
              </w:rPr>
            </w:pPr>
            <w:r w:rsidRPr="00A163B4">
              <w:rPr>
                <w:sz w:val="18"/>
                <w:lang w:eastAsia="zh-CN"/>
              </w:rPr>
              <w:t>B-2</w:t>
            </w:r>
          </w:p>
        </w:tc>
        <w:tc>
          <w:tcPr>
            <w:tcW w:w="1134" w:type="dxa"/>
            <w:shd w:val="clear" w:color="auto" w:fill="auto"/>
          </w:tcPr>
          <w:p w14:paraId="41BCE4FB" w14:textId="77777777" w:rsidR="00AF20DF" w:rsidRPr="00A163B4" w:rsidRDefault="00AF20DF" w:rsidP="00A163B4">
            <w:pPr>
              <w:spacing w:before="60" w:after="60" w:line="240" w:lineRule="auto"/>
              <w:jc w:val="center"/>
              <w:rPr>
                <w:sz w:val="18"/>
                <w:lang w:eastAsia="zh-CN"/>
              </w:rPr>
            </w:pPr>
            <w:r w:rsidRPr="00A163B4">
              <w:rPr>
                <w:sz w:val="18"/>
                <w:lang w:eastAsia="zh-CN"/>
              </w:rPr>
              <w:t>60</w:t>
            </w:r>
          </w:p>
        </w:tc>
        <w:tc>
          <w:tcPr>
            <w:tcW w:w="1134" w:type="dxa"/>
            <w:shd w:val="clear" w:color="auto" w:fill="auto"/>
          </w:tcPr>
          <w:p w14:paraId="06A95777" w14:textId="77777777" w:rsidR="00AF20DF" w:rsidRPr="00A163B4" w:rsidRDefault="00AF20DF" w:rsidP="00A163B4">
            <w:pPr>
              <w:spacing w:before="60" w:after="60" w:line="240" w:lineRule="auto"/>
              <w:jc w:val="center"/>
              <w:rPr>
                <w:sz w:val="18"/>
                <w:lang w:eastAsia="zh-CN"/>
              </w:rPr>
            </w:pPr>
            <w:r w:rsidRPr="00A163B4">
              <w:rPr>
                <w:sz w:val="18"/>
                <w:lang w:eastAsia="zh-CN"/>
              </w:rPr>
              <w:t>60</w:t>
            </w:r>
          </w:p>
        </w:tc>
        <w:tc>
          <w:tcPr>
            <w:tcW w:w="1142" w:type="dxa"/>
          </w:tcPr>
          <w:p w14:paraId="298D2163" w14:textId="77777777" w:rsidR="00AF20DF" w:rsidRPr="00A163B4" w:rsidRDefault="00AF20DF" w:rsidP="00A163B4">
            <w:pPr>
              <w:spacing w:before="60" w:after="60" w:line="240" w:lineRule="auto"/>
              <w:jc w:val="center"/>
              <w:rPr>
                <w:sz w:val="18"/>
                <w:lang w:eastAsia="zh-CN"/>
              </w:rPr>
            </w:pPr>
            <w:r w:rsidRPr="00A163B4">
              <w:rPr>
                <w:sz w:val="18"/>
                <w:lang w:eastAsia="zh-CN"/>
              </w:rPr>
              <w:t>60</w:t>
            </w:r>
          </w:p>
        </w:tc>
      </w:tr>
      <w:tr w:rsidR="00AF20DF" w:rsidRPr="00D97AD5" w14:paraId="376D99E5" w14:textId="77777777" w:rsidTr="00E05349">
        <w:trPr>
          <w:jc w:val="center"/>
        </w:trPr>
        <w:tc>
          <w:tcPr>
            <w:tcW w:w="1134" w:type="dxa"/>
            <w:shd w:val="clear" w:color="auto" w:fill="auto"/>
          </w:tcPr>
          <w:p w14:paraId="7B866460" w14:textId="77777777" w:rsidR="00AF20DF" w:rsidRPr="00A163B4" w:rsidRDefault="00AF20DF" w:rsidP="00A163B4">
            <w:pPr>
              <w:spacing w:before="60" w:after="60" w:line="240" w:lineRule="auto"/>
              <w:jc w:val="center"/>
              <w:rPr>
                <w:sz w:val="18"/>
                <w:lang w:eastAsia="zh-CN"/>
              </w:rPr>
            </w:pPr>
            <w:r w:rsidRPr="00A163B4">
              <w:rPr>
                <w:sz w:val="18"/>
                <w:lang w:eastAsia="zh-CN"/>
              </w:rPr>
              <w:t>B-3</w:t>
            </w:r>
          </w:p>
        </w:tc>
        <w:tc>
          <w:tcPr>
            <w:tcW w:w="1134" w:type="dxa"/>
            <w:shd w:val="clear" w:color="auto" w:fill="auto"/>
          </w:tcPr>
          <w:p w14:paraId="6DC59FD9" w14:textId="77777777" w:rsidR="00AF20DF" w:rsidRPr="00A163B4" w:rsidRDefault="00AF20DF" w:rsidP="00A163B4">
            <w:pPr>
              <w:spacing w:before="60" w:after="60" w:line="240" w:lineRule="auto"/>
              <w:jc w:val="center"/>
              <w:rPr>
                <w:sz w:val="18"/>
                <w:lang w:eastAsia="zh-CN"/>
              </w:rPr>
            </w:pPr>
            <w:r w:rsidRPr="00A163B4">
              <w:rPr>
                <w:sz w:val="18"/>
                <w:lang w:eastAsia="zh-CN"/>
              </w:rPr>
              <w:t>100</w:t>
            </w:r>
          </w:p>
        </w:tc>
        <w:tc>
          <w:tcPr>
            <w:tcW w:w="1134" w:type="dxa"/>
            <w:shd w:val="clear" w:color="auto" w:fill="auto"/>
          </w:tcPr>
          <w:p w14:paraId="5192341A" w14:textId="77777777" w:rsidR="00AF20DF" w:rsidRPr="00A163B4" w:rsidRDefault="00AF20DF" w:rsidP="00A163B4">
            <w:pPr>
              <w:spacing w:before="60" w:after="60" w:line="240" w:lineRule="auto"/>
              <w:jc w:val="center"/>
              <w:rPr>
                <w:sz w:val="18"/>
                <w:lang w:eastAsia="zh-CN"/>
              </w:rPr>
            </w:pPr>
            <w:r w:rsidRPr="00A163B4">
              <w:rPr>
                <w:sz w:val="18"/>
                <w:lang w:eastAsia="zh-CN"/>
              </w:rPr>
              <w:t>100</w:t>
            </w:r>
          </w:p>
        </w:tc>
        <w:tc>
          <w:tcPr>
            <w:tcW w:w="1142" w:type="dxa"/>
          </w:tcPr>
          <w:p w14:paraId="70E5B56A" w14:textId="77777777" w:rsidR="00AF20DF" w:rsidRPr="00A163B4" w:rsidRDefault="00AF20DF" w:rsidP="00A163B4">
            <w:pPr>
              <w:spacing w:before="60" w:after="60" w:line="240" w:lineRule="auto"/>
              <w:jc w:val="center"/>
              <w:rPr>
                <w:sz w:val="18"/>
                <w:lang w:eastAsia="zh-CN"/>
              </w:rPr>
            </w:pPr>
            <w:r w:rsidRPr="00A163B4">
              <w:rPr>
                <w:sz w:val="18"/>
                <w:lang w:eastAsia="zh-CN"/>
              </w:rPr>
              <w:t>100</w:t>
            </w:r>
          </w:p>
        </w:tc>
      </w:tr>
    </w:tbl>
    <w:p w14:paraId="11894519" w14:textId="601DC66F" w:rsidR="00AF20DF" w:rsidRPr="0039348C" w:rsidRDefault="00AF20DF" w:rsidP="0039348C">
      <w:pPr>
        <w:pStyle w:val="Els-1storder-head"/>
        <w:pBdr>
          <w:top w:val="none" w:sz="0" w:space="0" w:color="auto"/>
        </w:pBdr>
        <w:spacing w:before="240" w:after="120" w:line="240" w:lineRule="auto"/>
        <w:rPr>
          <w:bCs/>
          <w:sz w:val="20"/>
        </w:rPr>
      </w:pPr>
      <w:r w:rsidRPr="0039348C">
        <w:rPr>
          <w:bCs/>
          <w:sz w:val="20"/>
        </w:rPr>
        <w:t xml:space="preserve">RESULTS AND DISCUSSION </w:t>
      </w:r>
      <w:r w:rsidRPr="0039348C">
        <w:rPr>
          <w:bCs/>
          <w:sz w:val="20"/>
        </w:rPr>
        <w:tab/>
        <w:t xml:space="preserve"> </w:t>
      </w:r>
    </w:p>
    <w:p w14:paraId="5A2C9398" w14:textId="77777777" w:rsidR="00AF20DF" w:rsidRPr="00E05349" w:rsidRDefault="00AF20DF" w:rsidP="00E05349">
      <w:pPr>
        <w:spacing w:before="120" w:after="120" w:line="252" w:lineRule="auto"/>
        <w:jc w:val="both"/>
        <w:rPr>
          <w:b/>
          <w:bCs/>
          <w:i/>
          <w:sz w:val="20"/>
        </w:rPr>
      </w:pPr>
      <w:r w:rsidRPr="00E05349">
        <w:rPr>
          <w:b/>
          <w:bCs/>
          <w:i/>
          <w:sz w:val="20"/>
        </w:rPr>
        <w:t xml:space="preserve">3.1. Low temperature oxidation characteristics of coal </w:t>
      </w:r>
    </w:p>
    <w:p w14:paraId="7B2711F2" w14:textId="77777777" w:rsidR="00AF20DF" w:rsidRPr="00D97AD5" w:rsidRDefault="00AF20DF" w:rsidP="00E05349">
      <w:pPr>
        <w:pStyle w:val="Text"/>
        <w:ind w:firstLine="0"/>
        <w:rPr>
          <w:rFonts w:eastAsia="SimSun" w:cs="Times New Roman"/>
        </w:rPr>
      </w:pPr>
      <w:r w:rsidRPr="00D97AD5">
        <w:rPr>
          <w:rFonts w:eastAsia="SimSun" w:cs="Times New Roman"/>
        </w:rPr>
        <w:t xml:space="preserve">Fig. 4 shows the TG curves of samples during the oxidation process. As could be observed from Fig. 4, the </w:t>
      </w:r>
      <w:r w:rsidRPr="00D97AD5">
        <w:rPr>
          <w:rFonts w:eastAsia="SimSun" w:cs="Times New Roman"/>
        </w:rPr>
        <w:lastRenderedPageBreak/>
        <w:t xml:space="preserve">TG curves present different thermogravimetric profiles. For anthracite coal (coal A) indicates a positive weight increase, </w:t>
      </w:r>
      <w:r w:rsidRPr="00D97AD5">
        <w:rPr>
          <w:rFonts w:cs="Times New Roman"/>
        </w:rPr>
        <w:t>where</w:t>
      </w:r>
      <w:r w:rsidRPr="00D97AD5">
        <w:rPr>
          <w:rFonts w:eastAsia="SimSun" w:cs="Times New Roman"/>
        </w:rPr>
        <w:t xml:space="preserve"> the characteristic weight gain is detected. Over the temperature range of 100 – 400 </w:t>
      </w:r>
      <w:proofErr w:type="spellStart"/>
      <w:r w:rsidRPr="00D97AD5">
        <w:rPr>
          <w:rFonts w:eastAsia="SimSun" w:cs="Times New Roman"/>
          <w:vertAlign w:val="superscript"/>
        </w:rPr>
        <w:t>o</w:t>
      </w:r>
      <w:r w:rsidRPr="00D97AD5">
        <w:rPr>
          <w:rFonts w:eastAsia="SimSun" w:cs="Times New Roman"/>
        </w:rPr>
        <w:t>C</w:t>
      </w:r>
      <w:proofErr w:type="spellEnd"/>
      <w:r w:rsidRPr="00D97AD5">
        <w:rPr>
          <w:rFonts w:eastAsia="SimSun" w:cs="Times New Roman"/>
        </w:rPr>
        <w:t>, the weight of coal A inc</w:t>
      </w:r>
      <w:r w:rsidRPr="00D97AD5">
        <w:rPr>
          <w:rFonts w:cs="Times New Roman"/>
        </w:rPr>
        <w:t>r</w:t>
      </w:r>
      <w:r w:rsidRPr="00D97AD5">
        <w:rPr>
          <w:rFonts w:eastAsia="SimSun" w:cs="Times New Roman"/>
        </w:rPr>
        <w:t>eases by 2%, but other samples (No.2 – No.5) do not show a mass gain in Fig. 4. The oxygen adsorption resulting in the development of carbon-oxygen complexes on the coal surface is the most widely accepted process for explaining mass increase at low temperatures.</w:t>
      </w:r>
    </w:p>
    <w:p w14:paraId="24E8680D" w14:textId="3D2A3128" w:rsidR="00AF20DF" w:rsidRDefault="00AF20DF" w:rsidP="00453A48">
      <w:pPr>
        <w:pStyle w:val="Text"/>
        <w:ind w:firstLine="181"/>
        <w:rPr>
          <w:rFonts w:eastAsia="SimSun" w:cs="Times New Roman"/>
        </w:rPr>
      </w:pPr>
      <w:r w:rsidRPr="00D97AD5">
        <w:rPr>
          <w:rFonts w:eastAsia="SimSun" w:cs="Times New Roman"/>
        </w:rPr>
        <w:t xml:space="preserve">The thermal decomposition of coal A, which is classed as low-reactive coal based on the amount of mass response during </w:t>
      </w:r>
      <w:r w:rsidRPr="00D97AD5">
        <w:rPr>
          <w:rFonts w:cs="Times New Roman"/>
        </w:rPr>
        <w:t>sample</w:t>
      </w:r>
      <w:r w:rsidRPr="00D97AD5">
        <w:rPr>
          <w:rFonts w:eastAsia="SimSun" w:cs="Times New Roman"/>
        </w:rPr>
        <w:t xml:space="preserve"> heating, begins at a significantly higher temperature and reacts more slowly than highly reactive coal B. It is because the coal A has a substantially lower volatile percentage than coal B. (11.32 percent compared to 58.96 percent as presented in Table 1). This could also be attributable to the durability of the solid complexes generated. With higher peak temperatures at which the weight gain is greatest, samples that produce stable solids exhibit greater weight increases. Samples that produce less unstable and/or unstable solids, on the other hand, desorb at lower temperatures and exhibit no mass increase. Furthermore, as can also be seen from Fig 4 that the samples with a zero-weight gain show comparative </w:t>
      </w:r>
      <w:proofErr w:type="spellStart"/>
      <w:r w:rsidRPr="00D97AD5">
        <w:rPr>
          <w:rFonts w:eastAsia="SimSun" w:cs="Times New Roman"/>
        </w:rPr>
        <w:t>devolatilization</w:t>
      </w:r>
      <w:proofErr w:type="spellEnd"/>
      <w:r w:rsidRPr="00D97AD5">
        <w:rPr>
          <w:rFonts w:eastAsia="SimSun" w:cs="Times New Roman"/>
        </w:rPr>
        <w:t xml:space="preserve"> rates that increase with the increase of blended ratio of coal B in the mixture. This might be linked to the </w:t>
      </w:r>
      <w:r w:rsidRPr="00D97AD5">
        <w:rPr>
          <w:rFonts w:cs="Times New Roman"/>
        </w:rPr>
        <w:t>more</w:t>
      </w:r>
      <w:r w:rsidRPr="00D97AD5">
        <w:rPr>
          <w:rFonts w:eastAsia="SimSun" w:cs="Times New Roman"/>
        </w:rPr>
        <w:t xml:space="preserve"> unstable solid </w:t>
      </w:r>
      <w:r w:rsidR="00A929BC" w:rsidRPr="00D97AD5">
        <w:rPr>
          <w:rFonts w:eastAsia="SimSun" w:cs="Times New Roman"/>
        </w:rPr>
        <w:t>complex</w:t>
      </w:r>
      <w:r w:rsidRPr="00D97AD5">
        <w:rPr>
          <w:rFonts w:eastAsia="SimSun" w:cs="Times New Roman"/>
        </w:rPr>
        <w:t xml:space="preserve"> generation during the early stages of heating with a larger proportion of coal B, which promotes the release of volatile matter and results in a lower ignition temperature </w:t>
      </w:r>
      <w:r w:rsidRPr="00D97AD5">
        <w:rPr>
          <w:rFonts w:eastAsia="SimSun" w:cs="Times New Roman"/>
        </w:rPr>
        <w:fldChar w:fldCharType="begin" w:fldLock="1"/>
      </w:r>
      <w:r w:rsidRPr="00D97AD5">
        <w:rPr>
          <w:rFonts w:eastAsia="SimSun" w:cs="Times New Roman"/>
        </w:rPr>
        <w:instrText>ADDIN CSL_CITATION {"citationItems":[{"id":"ITEM-1","itemData":{"ISSN":"19059094","abstract":"This work focused on investigating the thermal behavior of the coniferous tree (beech) and broadleaf tree (beefwood) that are abundantly available in Vietnam during a low-oxygen combustion condition. Pyrolysis in 100% Nitrogen atmosphere, char oxidation and combustion in 3% Oxygen atmosphere were conducted using a Macro-thermogravimetric analyzer, from room temperature to 900oC. Results showed that, regarding pyrolysis and char oxidation processes, beech biomass has the initial mass loss and the maximum mass loss at higher temperatures compared to beefwood biomass. For the overall combustion process, two stages could be clearly observed in differential thermal analysis curves, which correspond to devolatilization and char oxidation. However, the maximum combustion rate temperature and the char burnout temperature were sharply lower than in the case of pyrolysis and char oxidation that were carried out independently. This is likely due to volatile combustion of gaseous products released in devolatilization that could lead to an increase of the particle temperature and an acceleration of the pyrolysis and char oxidation kinetics. This highlighted the synergistic effects of pyrolysis and char oxidation in the overall combustion process. Results of this study could contribute to the understanding of the combustion profile of these kinds of biomass in a low oxygen atmosphere, in order to better organize the furnace combustion and effectively improve the efficiency of coal/biomass combustion.","author":[{"dropping-particle":"","family":"Nguyen","given":"Huu Linh","non-dropping-particle":"","parse-names":false,"suffix":""},{"dropping-particle":"","family":"Le","given":"Duc Dung","non-dropping-particle":"","parse-names":false,"suffix":""},{"dropping-particle":"","family":"Nguyen","given":"Hong Nam","non-dropping-particle":"","parse-names":false,"suffix":""},{"dropping-particle":"","family":"Trinh","given":"Viet Thieu","non-dropping-particle":"","parse-names":false,"suffix":""}],"container-title":"GMSARN International Journal","id":"ITEM-1","issue":"1","issued":{"date-parts":[["2020"]]},"page":"37-41","title":"Thermal behavior of woody biomass in a low oxygen atmosphere using macro-thermogravimetric analysis","type":"article-journal","volume":"14"},"uris":["http://www.mendeley.com/documents/?uuid=61ab72c2-7b93-4393-a8a7-aa551b2d5a53"]},{"id":"ITEM-2","itemData":{"DOI":"10.1016/j.egyr.2021.01.012","ISSN":"23524847","abstract":"Pre-treatment of biomass has garnered significant research attention to facilitate biomass utilization. This study examines the effect of torrefaction on the pyrolysis characteristics of kenaf (Hibiscus cannabinus L.), which grows in South Korea and has a relatively short life cycle as well as a low production cost among herbaceous biomass. In this study, raw kenaf (RK) and torrefied kenaf (TK) were prepared in an inert atmosphere. Torrefaction was carried out in a bed reactor for 30 min at 503, 523 and 553 K, and pyrolysis was performed at six heating rates and analyzed using thermogravimetric analysis. The results showed that the optimal temperature for RK torrefaction based on the energy-mass co-benefit index was 523 K, owing to a higher energy density and low volume. The torrefaction and a higher heating rate resulted in the weight loss and decomposition rate (derivative thermogravimetric) curves moving to a higher temperature region, and improvement in the devolatilization index of the TK. The activation energy was calculated using three methods (Kissinger, Flynn–Wall–Ozawa, and Kissinger–Akahira–Sunose), with all indicating that the activation energy of the TK was greater than that of RK. Additionally, in terms of thermodynamic parameters, the TK had a higher frequency factor, higher enthalpy, slightly lower Gibbs free energy, and higher entropy than those of RK. These kinetic and thermal behavior results are useful for designing pyrolysis processes wherein TK is used as a feedstock; moreover, they provide a useful reference for TK heat conversion applications.","author":[{"dropping-particle":"","family":"Lee","given":"Byoung Hwa","non-dropping-particle":"","parse-names":false,"suffix":""},{"dropping-particle":"","family":"Jeong","given":"Tae Yong","non-dropping-particle":"","parse-names":false,"suffix":""},{"dropping-particle":"","family":"Trinh","given":"Viet Thieu","non-dropping-particle":"","parse-names":false,"suffix":""},{"dropping-particle":"","family":"Jeon","given":"Chung Hwan","non-dropping-particle":"","parse-names":false,"suffix":""}],"container-title":"Energy Reports","id":"ITEM-2","issued":{"date-parts":[["2021"]]},"page":"951-959","publisher":"Elsevier Ltd","title":"Thermal degradation of kenaf (Hibiscus cannabinus L.): Impact of torrefaction on pyrolysis kinetics and thermal behavior","type":"article-journal","volume":"7"},"uris":["http://www.mendeley.com/documents/?uuid=54465191-023f-41e9-a55c-407ff4ec82f1"]}],"mendeley":{"formattedCitation":"[13], [14]","plainTextFormattedCitation":"[13], [14]","previouslyFormattedCitation":"[13], [14]"},"properties":{"noteIndex":0},"schema":"https://github.com/citation-style-language/schema/raw/master/csl-citation.json"}</w:instrText>
      </w:r>
      <w:r w:rsidRPr="00D97AD5">
        <w:rPr>
          <w:rFonts w:eastAsia="SimSun" w:cs="Times New Roman"/>
        </w:rPr>
        <w:fldChar w:fldCharType="separate"/>
      </w:r>
      <w:r w:rsidRPr="00D97AD5">
        <w:rPr>
          <w:rFonts w:eastAsia="SimSun" w:cs="Times New Roman"/>
        </w:rPr>
        <w:t>[13], [14]</w:t>
      </w:r>
      <w:r w:rsidRPr="00D97AD5">
        <w:rPr>
          <w:rFonts w:eastAsia="SimSun" w:cs="Times New Roman"/>
        </w:rPr>
        <w:fldChar w:fldCharType="end"/>
      </w:r>
      <w:r w:rsidRPr="00D97AD5">
        <w:rPr>
          <w:rFonts w:eastAsia="SimSun" w:cs="Times New Roman"/>
        </w:rPr>
        <w:t xml:space="preserve">.     </w:t>
      </w:r>
    </w:p>
    <w:p w14:paraId="16AC9FD4" w14:textId="77777777" w:rsidR="00A929BC" w:rsidRPr="00D97AD5" w:rsidRDefault="00A929BC" w:rsidP="00453A48">
      <w:pPr>
        <w:pStyle w:val="Text"/>
        <w:ind w:firstLine="181"/>
        <w:rPr>
          <w:rFonts w:eastAsia="SimSun" w:cs="Times New Roman"/>
        </w:rPr>
      </w:pPr>
    </w:p>
    <w:p w14:paraId="02EC8D39" w14:textId="07819491" w:rsidR="00AF20DF" w:rsidRPr="00D97AD5" w:rsidRDefault="00AF20DF" w:rsidP="00A929BC">
      <w:pPr>
        <w:spacing w:line="240" w:lineRule="auto"/>
        <w:ind w:left="-91"/>
        <w:jc w:val="center"/>
        <w:rPr>
          <w:sz w:val="20"/>
        </w:rPr>
      </w:pPr>
      <w:r w:rsidRPr="00D97AD5">
        <w:rPr>
          <w:noProof/>
          <w:sz w:val="20"/>
          <w:lang w:val="en-GB" w:eastAsia="en-GB"/>
        </w:rPr>
        <w:drawing>
          <wp:inline distT="0" distB="0" distL="0" distR="0" wp14:anchorId="2A6026AA" wp14:editId="17553F7A">
            <wp:extent cx="3055544" cy="256190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55544" cy="2561901"/>
                    </a:xfrm>
                    <a:prstGeom prst="rect">
                      <a:avLst/>
                    </a:prstGeom>
                    <a:noFill/>
                    <a:ln>
                      <a:noFill/>
                    </a:ln>
                  </pic:spPr>
                </pic:pic>
              </a:graphicData>
            </a:graphic>
          </wp:inline>
        </w:drawing>
      </w:r>
    </w:p>
    <w:p w14:paraId="47F276A8" w14:textId="489A35C8" w:rsidR="00AF20DF" w:rsidRDefault="00AF20DF" w:rsidP="00A929BC">
      <w:pPr>
        <w:spacing w:before="120" w:line="240" w:lineRule="auto"/>
        <w:jc w:val="center"/>
        <w:rPr>
          <w:b/>
          <w:bCs/>
          <w:sz w:val="18"/>
          <w:szCs w:val="18"/>
        </w:rPr>
      </w:pPr>
      <w:proofErr w:type="gramStart"/>
      <w:r w:rsidRPr="00D97AD5">
        <w:rPr>
          <w:b/>
          <w:bCs/>
          <w:sz w:val="18"/>
          <w:szCs w:val="18"/>
        </w:rPr>
        <w:t>Fig. 4.</w:t>
      </w:r>
      <w:proofErr w:type="gramEnd"/>
      <w:r w:rsidRPr="00D97AD5">
        <w:rPr>
          <w:b/>
          <w:bCs/>
          <w:sz w:val="18"/>
          <w:szCs w:val="18"/>
        </w:rPr>
        <w:t xml:space="preserve"> TGA curves of coal </w:t>
      </w:r>
      <w:proofErr w:type="gramStart"/>
      <w:r w:rsidRPr="00D97AD5">
        <w:rPr>
          <w:b/>
          <w:bCs/>
          <w:sz w:val="18"/>
          <w:szCs w:val="18"/>
        </w:rPr>
        <w:t>A</w:t>
      </w:r>
      <w:proofErr w:type="gramEnd"/>
      <w:r w:rsidRPr="00D97AD5">
        <w:rPr>
          <w:b/>
          <w:bCs/>
          <w:sz w:val="18"/>
          <w:szCs w:val="18"/>
        </w:rPr>
        <w:t>, coal B and their blends</w:t>
      </w:r>
      <w:r w:rsidR="00A929BC">
        <w:rPr>
          <w:b/>
          <w:bCs/>
          <w:sz w:val="18"/>
          <w:szCs w:val="18"/>
        </w:rPr>
        <w:t>.</w:t>
      </w:r>
    </w:p>
    <w:p w14:paraId="07ACC889" w14:textId="77777777" w:rsidR="00A929BC" w:rsidRPr="00D97AD5" w:rsidRDefault="00A929BC" w:rsidP="00A929BC">
      <w:pPr>
        <w:spacing w:line="240" w:lineRule="auto"/>
        <w:jc w:val="center"/>
        <w:rPr>
          <w:b/>
          <w:bCs/>
          <w:sz w:val="18"/>
          <w:szCs w:val="18"/>
        </w:rPr>
      </w:pPr>
    </w:p>
    <w:p w14:paraId="3BBEF8A7" w14:textId="77777777" w:rsidR="00AF20DF" w:rsidRPr="00A929BC" w:rsidRDefault="00AF20DF" w:rsidP="00A929BC">
      <w:pPr>
        <w:spacing w:before="120" w:after="120" w:line="252" w:lineRule="auto"/>
        <w:jc w:val="both"/>
        <w:rPr>
          <w:b/>
          <w:bCs/>
          <w:i/>
          <w:sz w:val="20"/>
        </w:rPr>
      </w:pPr>
      <w:r w:rsidRPr="00A929BC">
        <w:rPr>
          <w:b/>
          <w:bCs/>
          <w:i/>
          <w:sz w:val="20"/>
        </w:rPr>
        <w:t>3.2. Spontaneous combustion of the blended coal</w:t>
      </w:r>
    </w:p>
    <w:p w14:paraId="2856058C" w14:textId="6F2800D1" w:rsidR="00AF20DF" w:rsidRPr="00A929BC" w:rsidRDefault="00AF20DF" w:rsidP="00A929BC">
      <w:pPr>
        <w:spacing w:before="120" w:after="120" w:line="252" w:lineRule="auto"/>
        <w:jc w:val="both"/>
        <w:rPr>
          <w:bCs/>
          <w:i/>
          <w:sz w:val="20"/>
        </w:rPr>
      </w:pPr>
      <w:r w:rsidRPr="00A929BC">
        <w:rPr>
          <w:bCs/>
          <w:i/>
          <w:sz w:val="20"/>
        </w:rPr>
        <w:t>3.2.1. Self-heating phenomena</w:t>
      </w:r>
      <w:r w:rsidR="00A929BC">
        <w:rPr>
          <w:bCs/>
          <w:i/>
          <w:sz w:val="20"/>
        </w:rPr>
        <w:t xml:space="preserve"> of single coal</w:t>
      </w:r>
    </w:p>
    <w:p w14:paraId="071F8E66" w14:textId="77777777" w:rsidR="00AF20DF" w:rsidRPr="00D97AD5" w:rsidRDefault="00AF20DF" w:rsidP="00A929BC">
      <w:pPr>
        <w:pStyle w:val="Text"/>
        <w:ind w:firstLine="0"/>
        <w:rPr>
          <w:rFonts w:eastAsia="SimSun" w:cs="Times New Roman"/>
        </w:rPr>
      </w:pPr>
      <w:r w:rsidRPr="00D97AD5">
        <w:rPr>
          <w:rFonts w:eastAsia="SimSun" w:cs="Times New Roman"/>
        </w:rPr>
        <w:t xml:space="preserve">Figure 5 and Figure 6 illustrate the typical spontaneous combustion </w:t>
      </w:r>
      <w:r w:rsidRPr="00D97AD5">
        <w:rPr>
          <w:rFonts w:cs="Times New Roman"/>
        </w:rPr>
        <w:t>phenomena</w:t>
      </w:r>
      <w:r w:rsidRPr="00D97AD5">
        <w:rPr>
          <w:rFonts w:eastAsia="SimSun" w:cs="Times New Roman"/>
        </w:rPr>
        <w:t xml:space="preserve"> of single coal of B-1 basket. In </w:t>
      </w:r>
      <w:r w:rsidRPr="00D97AD5">
        <w:rPr>
          <w:rFonts w:eastAsia="SimSun" w:cs="Times New Roman"/>
        </w:rPr>
        <w:lastRenderedPageBreak/>
        <w:t>Figure 5, spontaneous ignition of coal A needs an ambient temperature over around 170</w:t>
      </w:r>
      <w:r w:rsidRPr="00D97AD5">
        <w:rPr>
          <w:rFonts w:eastAsia="SimSun" w:cs="Times New Roman"/>
          <w:vertAlign w:val="superscript"/>
        </w:rPr>
        <w:t>o</w:t>
      </w:r>
      <w:r w:rsidRPr="00D97AD5">
        <w:rPr>
          <w:rFonts w:eastAsia="SimSun" w:cs="Times New Roman"/>
        </w:rPr>
        <w:t>C for basket thickness 30mm. As a result in Figure 6 spontaneous combustion happens when ambient temperature is around 110</w:t>
      </w:r>
      <w:r w:rsidRPr="00D97AD5">
        <w:rPr>
          <w:rFonts w:eastAsia="SimSun" w:cs="Times New Roman"/>
          <w:vertAlign w:val="superscript"/>
        </w:rPr>
        <w:t>o</w:t>
      </w:r>
      <w:r w:rsidRPr="00D97AD5">
        <w:rPr>
          <w:rFonts w:eastAsia="SimSun" w:cs="Times New Roman"/>
        </w:rPr>
        <w:t xml:space="preserve">C for coal B. </w:t>
      </w:r>
      <w:r w:rsidRPr="00D97AD5">
        <w:rPr>
          <w:rFonts w:cs="Times New Roman"/>
        </w:rPr>
        <w:t>Coal</w:t>
      </w:r>
      <w:r w:rsidRPr="00D97AD5">
        <w:rPr>
          <w:rFonts w:eastAsia="SimSun" w:cs="Times New Roman"/>
        </w:rPr>
        <w:t xml:space="preserve"> B with more volatile matter is easier on lower environment temperature than that of coal A, 55.96% compared with 11.32%. </w:t>
      </w:r>
    </w:p>
    <w:p w14:paraId="60A69DEB" w14:textId="77777777" w:rsidR="00AF20DF" w:rsidRPr="00D97AD5" w:rsidRDefault="00AF20DF" w:rsidP="00453A48">
      <w:pPr>
        <w:pStyle w:val="Text"/>
        <w:ind w:firstLine="181"/>
        <w:rPr>
          <w:rFonts w:eastAsia="SimSun" w:cs="Times New Roman"/>
        </w:rPr>
      </w:pPr>
      <w:r w:rsidRPr="00D97AD5">
        <w:rPr>
          <w:rFonts w:eastAsia="SimSun" w:cs="Times New Roman"/>
        </w:rPr>
        <w:t>It is clearly observed in Figure 5a and Figure 6a the temperature of coal increases and reaches at a slightly higher temperature level compared to the furnace temperature due to self-</w:t>
      </w:r>
      <w:r w:rsidRPr="00D97AD5">
        <w:rPr>
          <w:rFonts w:cs="Times New Roman"/>
        </w:rPr>
        <w:t>heating</w:t>
      </w:r>
      <w:r w:rsidRPr="00D97AD5">
        <w:rPr>
          <w:rFonts w:eastAsia="SimSun" w:cs="Times New Roman"/>
        </w:rPr>
        <w:t xml:space="preserve"> and then slightly declines, staying almost constant for about 15 hour of coal A and 25 hour for coal B. The rate of heat production from oxidation is now properly balanced with the heat dissipation rate. </w:t>
      </w:r>
    </w:p>
    <w:p w14:paraId="5B5DFD91" w14:textId="77777777" w:rsidR="00A929BC" w:rsidRPr="00D97AD5" w:rsidRDefault="00A929BC" w:rsidP="00453A48">
      <w:pPr>
        <w:pStyle w:val="Text"/>
        <w:ind w:firstLine="181"/>
        <w:rPr>
          <w:rFonts w:eastAsia="SimSun" w:cs="Times New Roman"/>
        </w:rPr>
      </w:pPr>
    </w:p>
    <w:p w14:paraId="774FF726" w14:textId="7FA95270" w:rsidR="00AF20DF" w:rsidRPr="00D97AD5" w:rsidRDefault="00AF20DF" w:rsidP="00A929BC">
      <w:pPr>
        <w:spacing w:line="240" w:lineRule="auto"/>
        <w:jc w:val="center"/>
        <w:rPr>
          <w:sz w:val="20"/>
        </w:rPr>
      </w:pPr>
      <w:r w:rsidRPr="00D97AD5">
        <w:rPr>
          <w:noProof/>
          <w:sz w:val="20"/>
          <w:lang w:val="en-GB" w:eastAsia="en-GB"/>
        </w:rPr>
        <w:drawing>
          <wp:inline distT="0" distB="0" distL="0" distR="0" wp14:anchorId="45B82232" wp14:editId="57D4C1F3">
            <wp:extent cx="2992170" cy="223955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l="6548" t="8557" r="11284" b="6451"/>
                    <a:stretch>
                      <a:fillRect/>
                    </a:stretch>
                  </pic:blipFill>
                  <pic:spPr bwMode="auto">
                    <a:xfrm>
                      <a:off x="0" y="0"/>
                      <a:ext cx="2992170" cy="2239555"/>
                    </a:xfrm>
                    <a:prstGeom prst="rect">
                      <a:avLst/>
                    </a:prstGeom>
                    <a:noFill/>
                    <a:ln>
                      <a:noFill/>
                    </a:ln>
                  </pic:spPr>
                </pic:pic>
              </a:graphicData>
            </a:graphic>
          </wp:inline>
        </w:drawing>
      </w:r>
    </w:p>
    <w:p w14:paraId="51C967B0" w14:textId="77777777" w:rsidR="00AF20DF" w:rsidRPr="00D97AD5" w:rsidRDefault="00AF20DF" w:rsidP="00AF20DF">
      <w:pPr>
        <w:numPr>
          <w:ilvl w:val="0"/>
          <w:numId w:val="24"/>
        </w:numPr>
        <w:spacing w:line="240" w:lineRule="auto"/>
        <w:ind w:left="630" w:firstLine="0"/>
        <w:jc w:val="center"/>
        <w:rPr>
          <w:sz w:val="20"/>
        </w:rPr>
      </w:pPr>
      <w:r w:rsidRPr="00D97AD5">
        <w:rPr>
          <w:sz w:val="20"/>
        </w:rPr>
        <w:t>Sub-critical</w:t>
      </w:r>
    </w:p>
    <w:p w14:paraId="369BA095" w14:textId="7AAC513A" w:rsidR="00AF20DF" w:rsidRPr="00D97AD5" w:rsidRDefault="00AF20DF" w:rsidP="00A929BC">
      <w:pPr>
        <w:spacing w:line="240" w:lineRule="auto"/>
        <w:ind w:left="-91"/>
        <w:jc w:val="center"/>
        <w:rPr>
          <w:sz w:val="20"/>
        </w:rPr>
      </w:pPr>
      <w:r w:rsidRPr="00D97AD5">
        <w:rPr>
          <w:noProof/>
          <w:sz w:val="20"/>
          <w:lang w:val="en-GB" w:eastAsia="en-GB"/>
        </w:rPr>
        <w:drawing>
          <wp:inline distT="0" distB="0" distL="0" distR="0" wp14:anchorId="4404BB38" wp14:editId="6C857B36">
            <wp:extent cx="3064598" cy="245060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l="7677" t="8852" r="11060" b="6181"/>
                    <a:stretch>
                      <a:fillRect/>
                    </a:stretch>
                  </pic:blipFill>
                  <pic:spPr bwMode="auto">
                    <a:xfrm>
                      <a:off x="0" y="0"/>
                      <a:ext cx="3064598" cy="2450602"/>
                    </a:xfrm>
                    <a:prstGeom prst="rect">
                      <a:avLst/>
                    </a:prstGeom>
                    <a:noFill/>
                    <a:ln>
                      <a:noFill/>
                    </a:ln>
                  </pic:spPr>
                </pic:pic>
              </a:graphicData>
            </a:graphic>
          </wp:inline>
        </w:drawing>
      </w:r>
    </w:p>
    <w:p w14:paraId="0B6C3F36" w14:textId="77777777" w:rsidR="00AF20DF" w:rsidRPr="00D97AD5" w:rsidRDefault="00AF20DF" w:rsidP="00AF20DF">
      <w:pPr>
        <w:ind w:left="180"/>
        <w:jc w:val="center"/>
        <w:rPr>
          <w:sz w:val="20"/>
        </w:rPr>
      </w:pPr>
      <w:r w:rsidRPr="00D97AD5">
        <w:rPr>
          <w:sz w:val="20"/>
        </w:rPr>
        <w:t>(b) Supercritical</w:t>
      </w:r>
    </w:p>
    <w:p w14:paraId="52C1AE3E" w14:textId="023DB253" w:rsidR="00AF20DF" w:rsidRDefault="00AF20DF" w:rsidP="00A929BC">
      <w:pPr>
        <w:spacing w:before="120" w:line="240" w:lineRule="auto"/>
        <w:jc w:val="center"/>
        <w:rPr>
          <w:b/>
          <w:bCs/>
          <w:sz w:val="18"/>
        </w:rPr>
      </w:pPr>
      <w:bookmarkStart w:id="2" w:name="_Toc510016828"/>
      <w:proofErr w:type="gramStart"/>
      <w:r w:rsidRPr="00A929BC">
        <w:rPr>
          <w:b/>
          <w:bCs/>
          <w:sz w:val="18"/>
        </w:rPr>
        <w:t>Fig. 5.</w:t>
      </w:r>
      <w:proofErr w:type="gramEnd"/>
      <w:r w:rsidRPr="00A929BC">
        <w:rPr>
          <w:b/>
          <w:bCs/>
          <w:sz w:val="18"/>
        </w:rPr>
        <w:t xml:space="preserve"> Temperature profiles of Coal A of sample No.1</w:t>
      </w:r>
      <w:r w:rsidR="00A929BC" w:rsidRPr="00A929BC">
        <w:rPr>
          <w:b/>
          <w:bCs/>
          <w:sz w:val="18"/>
        </w:rPr>
        <w:t>.</w:t>
      </w:r>
    </w:p>
    <w:p w14:paraId="7CE28527" w14:textId="77777777" w:rsidR="00A929BC" w:rsidRDefault="00A929BC" w:rsidP="00A929BC">
      <w:pPr>
        <w:spacing w:before="120" w:line="240" w:lineRule="auto"/>
        <w:jc w:val="center"/>
        <w:rPr>
          <w:b/>
          <w:bCs/>
          <w:sz w:val="18"/>
        </w:rPr>
      </w:pPr>
    </w:p>
    <w:p w14:paraId="436503CB" w14:textId="77777777" w:rsidR="00A929BC" w:rsidRPr="00D97AD5" w:rsidRDefault="00A929BC" w:rsidP="00A929BC">
      <w:pPr>
        <w:pStyle w:val="Text"/>
        <w:ind w:firstLine="181"/>
        <w:rPr>
          <w:rFonts w:eastAsia="SimSun" w:cs="Times New Roman"/>
        </w:rPr>
      </w:pPr>
      <w:r w:rsidRPr="00D97AD5">
        <w:rPr>
          <w:rFonts w:eastAsia="SimSun" w:cs="Times New Roman"/>
        </w:rPr>
        <w:t xml:space="preserve">As shown in Figure 5b and 6b, the coal spontaneous combustion process is done in two stages. The first stage is the heat of the conduction process or called sub-critical and the second stage is supercritical whilst supercritical conditions are those that lead to ignition. Coal </w:t>
      </w:r>
      <w:proofErr w:type="gramStart"/>
      <w:r w:rsidRPr="00D97AD5">
        <w:rPr>
          <w:rFonts w:eastAsia="SimSun" w:cs="Times New Roman"/>
        </w:rPr>
        <w:t>A</w:t>
      </w:r>
      <w:proofErr w:type="gramEnd"/>
      <w:r w:rsidRPr="00D97AD5">
        <w:rPr>
          <w:rFonts w:eastAsia="SimSun" w:cs="Times New Roman"/>
        </w:rPr>
        <w:t xml:space="preserve"> having a </w:t>
      </w:r>
      <w:r w:rsidRPr="00D97AD5">
        <w:rPr>
          <w:rFonts w:eastAsia="SimSun" w:cs="Times New Roman"/>
        </w:rPr>
        <w:lastRenderedPageBreak/>
        <w:t xml:space="preserve">shorter time to reach ignition compared with coal B. Coal A takes about 4 hour to ignite, while coal B is observed around 13 hour to ignite. It might be explained by coal A has higher ambient temperature than coal B. The heat conduction of coal A is greater than that of coal B at higher ambient temperatures. </w:t>
      </w:r>
    </w:p>
    <w:p w14:paraId="191B324A" w14:textId="154F6475" w:rsidR="00A929BC" w:rsidRDefault="00A929BC" w:rsidP="00A929BC">
      <w:pPr>
        <w:pStyle w:val="Text"/>
        <w:ind w:firstLine="181"/>
      </w:pPr>
      <w:r w:rsidRPr="00D97AD5">
        <w:rPr>
          <w:rFonts w:eastAsia="SimSun" w:cs="Times New Roman"/>
        </w:rPr>
        <w:t>Figure 5b and Figure 6b show that after reaching the preset temperature of the furnace the temperature in the coal bed continues to rise until it self-ignites. Whether in sub-critical or supercritical conditions, the central temperature rise</w:t>
      </w:r>
      <w:r>
        <w:rPr>
          <w:rFonts w:eastAsia="SimSun" w:cs="Times New Roman"/>
        </w:rPr>
        <w:t>s</w:t>
      </w:r>
      <w:r w:rsidRPr="00D97AD5">
        <w:rPr>
          <w:rFonts w:eastAsia="SimSun" w:cs="Times New Roman"/>
        </w:rPr>
        <w:t xml:space="preserve"> above the surface temperature in all runs. It is suggested that the ignition of coal begins from the center of the stockpile and spreads to the entire coal mass.</w:t>
      </w:r>
    </w:p>
    <w:p w14:paraId="21CD8A96" w14:textId="77777777" w:rsidR="00A929BC" w:rsidRPr="00A929BC" w:rsidRDefault="00A929BC" w:rsidP="00A929BC">
      <w:pPr>
        <w:spacing w:line="240" w:lineRule="auto"/>
        <w:jc w:val="center"/>
        <w:rPr>
          <w:b/>
          <w:bCs/>
          <w:sz w:val="18"/>
        </w:rPr>
      </w:pPr>
    </w:p>
    <w:p w14:paraId="6B466021" w14:textId="7D086F60" w:rsidR="00AF20DF" w:rsidRPr="00D97AD5" w:rsidRDefault="00AF20DF" w:rsidP="00A929BC">
      <w:pPr>
        <w:spacing w:line="240" w:lineRule="auto"/>
        <w:jc w:val="center"/>
        <w:rPr>
          <w:b/>
          <w:bCs/>
          <w:sz w:val="20"/>
        </w:rPr>
      </w:pPr>
      <w:r w:rsidRPr="00D97AD5">
        <w:rPr>
          <w:b/>
          <w:bCs/>
          <w:noProof/>
          <w:sz w:val="20"/>
          <w:lang w:val="en-GB" w:eastAsia="en-GB"/>
        </w:rPr>
        <w:drawing>
          <wp:inline distT="0" distB="0" distL="0" distR="0" wp14:anchorId="048F3222" wp14:editId="1B03D4D3">
            <wp:extent cx="2612390" cy="21551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l="8353" t="8559" r="13316" b="7054"/>
                    <a:stretch>
                      <a:fillRect/>
                    </a:stretch>
                  </pic:blipFill>
                  <pic:spPr bwMode="auto">
                    <a:xfrm>
                      <a:off x="0" y="0"/>
                      <a:ext cx="2612390" cy="2155190"/>
                    </a:xfrm>
                    <a:prstGeom prst="rect">
                      <a:avLst/>
                    </a:prstGeom>
                    <a:noFill/>
                    <a:ln>
                      <a:noFill/>
                    </a:ln>
                  </pic:spPr>
                </pic:pic>
              </a:graphicData>
            </a:graphic>
          </wp:inline>
        </w:drawing>
      </w:r>
    </w:p>
    <w:p w14:paraId="05E2C981" w14:textId="77777777" w:rsidR="00AF20DF" w:rsidRPr="00A929BC" w:rsidRDefault="00AF20DF" w:rsidP="00A929BC">
      <w:pPr>
        <w:numPr>
          <w:ilvl w:val="0"/>
          <w:numId w:val="27"/>
        </w:numPr>
        <w:spacing w:after="120" w:line="240" w:lineRule="auto"/>
        <w:ind w:left="714" w:hanging="357"/>
        <w:jc w:val="center"/>
        <w:rPr>
          <w:b/>
          <w:bCs/>
          <w:sz w:val="18"/>
        </w:rPr>
      </w:pPr>
      <w:r w:rsidRPr="00A929BC">
        <w:rPr>
          <w:b/>
          <w:bCs/>
          <w:sz w:val="18"/>
        </w:rPr>
        <w:t>Sub-critical</w:t>
      </w:r>
    </w:p>
    <w:p w14:paraId="6859028C" w14:textId="5E1C2E5D" w:rsidR="00AF20DF" w:rsidRPr="00D97AD5" w:rsidRDefault="00AF20DF" w:rsidP="00A929BC">
      <w:pPr>
        <w:spacing w:line="240" w:lineRule="auto"/>
        <w:jc w:val="center"/>
        <w:rPr>
          <w:b/>
          <w:bCs/>
          <w:sz w:val="20"/>
        </w:rPr>
      </w:pPr>
      <w:r w:rsidRPr="00D97AD5">
        <w:rPr>
          <w:b/>
          <w:bCs/>
          <w:noProof/>
          <w:sz w:val="20"/>
          <w:lang w:val="en-GB" w:eastAsia="en-GB"/>
        </w:rPr>
        <w:drawing>
          <wp:inline distT="0" distB="0" distL="0" distR="0" wp14:anchorId="0482ED37" wp14:editId="2C47EB57">
            <wp:extent cx="2808605" cy="229616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l="7903" t="9148" r="12189" b="5560"/>
                    <a:stretch>
                      <a:fillRect/>
                    </a:stretch>
                  </pic:blipFill>
                  <pic:spPr bwMode="auto">
                    <a:xfrm>
                      <a:off x="0" y="0"/>
                      <a:ext cx="2808605" cy="2296160"/>
                    </a:xfrm>
                    <a:prstGeom prst="rect">
                      <a:avLst/>
                    </a:prstGeom>
                    <a:noFill/>
                    <a:ln>
                      <a:noFill/>
                    </a:ln>
                  </pic:spPr>
                </pic:pic>
              </a:graphicData>
            </a:graphic>
          </wp:inline>
        </w:drawing>
      </w:r>
    </w:p>
    <w:p w14:paraId="39C3A6E7" w14:textId="77777777" w:rsidR="00AF20DF" w:rsidRPr="00A929BC" w:rsidRDefault="00AF20DF" w:rsidP="00AF20DF">
      <w:pPr>
        <w:spacing w:before="120" w:after="120" w:line="312" w:lineRule="auto"/>
        <w:jc w:val="center"/>
        <w:rPr>
          <w:b/>
          <w:bCs/>
          <w:sz w:val="18"/>
        </w:rPr>
      </w:pPr>
      <w:r w:rsidRPr="00A929BC">
        <w:rPr>
          <w:b/>
          <w:bCs/>
          <w:sz w:val="18"/>
        </w:rPr>
        <w:t>(b) Supercritical</w:t>
      </w:r>
    </w:p>
    <w:p w14:paraId="21E6B0EE" w14:textId="7F9F282A" w:rsidR="00AF20DF" w:rsidRDefault="00AF20DF" w:rsidP="00A929BC">
      <w:pPr>
        <w:spacing w:before="120" w:line="252" w:lineRule="auto"/>
        <w:jc w:val="center"/>
        <w:rPr>
          <w:b/>
          <w:bCs/>
          <w:sz w:val="18"/>
        </w:rPr>
      </w:pPr>
      <w:proofErr w:type="gramStart"/>
      <w:r w:rsidRPr="00A929BC">
        <w:rPr>
          <w:b/>
          <w:bCs/>
          <w:sz w:val="18"/>
        </w:rPr>
        <w:t>Fig 6.</w:t>
      </w:r>
      <w:proofErr w:type="gramEnd"/>
      <w:r w:rsidRPr="00A929BC">
        <w:rPr>
          <w:b/>
          <w:bCs/>
          <w:sz w:val="18"/>
        </w:rPr>
        <w:t xml:space="preserve"> Temperature profiles of Coal B of sample No.1</w:t>
      </w:r>
      <w:r w:rsidR="00A929BC">
        <w:rPr>
          <w:b/>
          <w:bCs/>
          <w:sz w:val="18"/>
        </w:rPr>
        <w:t>.</w:t>
      </w:r>
    </w:p>
    <w:p w14:paraId="20051FBC" w14:textId="77777777" w:rsidR="00A929BC" w:rsidRPr="00A929BC" w:rsidRDefault="00A929BC" w:rsidP="00A929BC">
      <w:pPr>
        <w:spacing w:line="240" w:lineRule="auto"/>
        <w:jc w:val="both"/>
        <w:rPr>
          <w:b/>
          <w:bCs/>
          <w:sz w:val="20"/>
        </w:rPr>
      </w:pPr>
    </w:p>
    <w:p w14:paraId="2A1E591A" w14:textId="77777777" w:rsidR="00AF20DF" w:rsidRPr="00A929BC" w:rsidRDefault="00AF20DF" w:rsidP="00A929BC">
      <w:pPr>
        <w:spacing w:after="120" w:line="252" w:lineRule="auto"/>
        <w:jc w:val="both"/>
        <w:rPr>
          <w:bCs/>
          <w:i/>
          <w:sz w:val="20"/>
        </w:rPr>
      </w:pPr>
      <w:r w:rsidRPr="00A929BC">
        <w:rPr>
          <w:bCs/>
          <w:i/>
          <w:sz w:val="20"/>
        </w:rPr>
        <w:t>3.2.2. Effect of blending ratio on critical temperature</w:t>
      </w:r>
    </w:p>
    <w:p w14:paraId="694D0E96" w14:textId="77777777" w:rsidR="00AF20DF" w:rsidRPr="00D97AD5" w:rsidRDefault="00AF20DF" w:rsidP="000C6DD8">
      <w:pPr>
        <w:pStyle w:val="Text"/>
        <w:ind w:firstLine="0"/>
        <w:rPr>
          <w:rFonts w:eastAsia="SimSun" w:cs="Times New Roman"/>
        </w:rPr>
      </w:pPr>
      <w:r w:rsidRPr="00D97AD5">
        <w:rPr>
          <w:rFonts w:eastAsia="SimSun" w:cs="Times New Roman"/>
        </w:rPr>
        <w:t xml:space="preserve">Figure 7 presents the influence of sub-bituminous coal (coal B) ratio in the mixture under three different baskets to the critical temperature, </w:t>
      </w:r>
      <w:proofErr w:type="spellStart"/>
      <w:proofErr w:type="gramStart"/>
      <w:r w:rsidRPr="00D97AD5">
        <w:rPr>
          <w:rFonts w:eastAsia="SimSun" w:cs="Times New Roman"/>
        </w:rPr>
        <w:t>t</w:t>
      </w:r>
      <w:r w:rsidRPr="00D97AD5">
        <w:rPr>
          <w:rFonts w:eastAsia="SimSun" w:cs="Times New Roman"/>
          <w:vertAlign w:val="subscript"/>
        </w:rPr>
        <w:t>c</w:t>
      </w:r>
      <w:proofErr w:type="spellEnd"/>
      <w:proofErr w:type="gramEnd"/>
      <w:r w:rsidRPr="00D97AD5">
        <w:rPr>
          <w:rFonts w:eastAsia="SimSun" w:cs="Times New Roman"/>
        </w:rPr>
        <w:t xml:space="preserve">, of coal samples. The figure shows an overall trend that lower </w:t>
      </w:r>
      <w:proofErr w:type="spellStart"/>
      <w:proofErr w:type="gramStart"/>
      <w:r w:rsidRPr="00D97AD5">
        <w:rPr>
          <w:rFonts w:eastAsia="SimSun" w:cs="Times New Roman"/>
        </w:rPr>
        <w:t>t</w:t>
      </w:r>
      <w:r w:rsidRPr="00D97AD5">
        <w:rPr>
          <w:rFonts w:eastAsia="SimSun" w:cs="Times New Roman"/>
          <w:vertAlign w:val="subscript"/>
        </w:rPr>
        <w:t>c</w:t>
      </w:r>
      <w:proofErr w:type="spellEnd"/>
      <w:proofErr w:type="gramEnd"/>
      <w:r w:rsidRPr="00D97AD5">
        <w:rPr>
          <w:rFonts w:eastAsia="SimSun" w:cs="Times New Roman"/>
        </w:rPr>
        <w:t xml:space="preserve"> were observed in the case of </w:t>
      </w:r>
      <w:r w:rsidRPr="00D97AD5">
        <w:rPr>
          <w:rFonts w:cs="Times New Roman"/>
        </w:rPr>
        <w:t>higher</w:t>
      </w:r>
      <w:r w:rsidRPr="00D97AD5">
        <w:rPr>
          <w:rFonts w:eastAsia="SimSun" w:cs="Times New Roman"/>
        </w:rPr>
        <w:t xml:space="preserve"> proportion of coal B. In addition, it can be </w:t>
      </w:r>
      <w:r w:rsidRPr="00D97AD5">
        <w:rPr>
          <w:rFonts w:eastAsia="SimSun" w:cs="Times New Roman"/>
        </w:rPr>
        <w:lastRenderedPageBreak/>
        <w:t xml:space="preserve">also seen from the figure 7 the decrease in </w:t>
      </w:r>
      <w:proofErr w:type="spellStart"/>
      <w:proofErr w:type="gramStart"/>
      <w:r w:rsidRPr="00D97AD5">
        <w:rPr>
          <w:rFonts w:eastAsia="SimSun" w:cs="Times New Roman"/>
        </w:rPr>
        <w:t>t</w:t>
      </w:r>
      <w:r w:rsidRPr="00D97AD5">
        <w:rPr>
          <w:rFonts w:eastAsia="SimSun" w:cs="Times New Roman"/>
          <w:vertAlign w:val="subscript"/>
        </w:rPr>
        <w:t>c</w:t>
      </w:r>
      <w:proofErr w:type="spellEnd"/>
      <w:proofErr w:type="gramEnd"/>
      <w:r w:rsidRPr="00D97AD5">
        <w:rPr>
          <w:rFonts w:eastAsia="SimSun" w:cs="Times New Roman"/>
        </w:rPr>
        <w:t xml:space="preserve"> is more important at low ratio (25%), while at a high ratio (&gt;50%), the change is insignificant. The </w:t>
      </w:r>
      <w:proofErr w:type="spellStart"/>
      <w:proofErr w:type="gramStart"/>
      <w:r w:rsidRPr="00D97AD5">
        <w:rPr>
          <w:rFonts w:eastAsia="SimSun" w:cs="Times New Roman"/>
        </w:rPr>
        <w:t>t</w:t>
      </w:r>
      <w:r w:rsidRPr="00D97AD5">
        <w:rPr>
          <w:rFonts w:eastAsia="SimSun" w:cs="Times New Roman"/>
          <w:vertAlign w:val="subscript"/>
        </w:rPr>
        <w:t>c</w:t>
      </w:r>
      <w:proofErr w:type="spellEnd"/>
      <w:proofErr w:type="gramEnd"/>
      <w:r w:rsidRPr="00D97AD5">
        <w:rPr>
          <w:rFonts w:eastAsia="SimSun" w:cs="Times New Roman"/>
        </w:rPr>
        <w:t> decreases considerably by 40</w:t>
      </w:r>
      <w:r w:rsidRPr="00D97AD5">
        <w:rPr>
          <w:rFonts w:eastAsia="SimSun" w:cs="Times New Roman"/>
          <w:vertAlign w:val="superscript"/>
        </w:rPr>
        <w:t>o</w:t>
      </w:r>
      <w:r w:rsidRPr="00D97AD5">
        <w:rPr>
          <w:rFonts w:eastAsia="SimSun" w:cs="Times New Roman"/>
        </w:rPr>
        <w:t xml:space="preserve">C when the amount of coal B is 25%; however, when the ratio of coal B increases from 25 to 75%. It shows no further effect on the decrease of the </w:t>
      </w:r>
      <w:proofErr w:type="spellStart"/>
      <w:proofErr w:type="gramStart"/>
      <w:r w:rsidRPr="00D97AD5">
        <w:rPr>
          <w:rFonts w:eastAsia="SimSun" w:cs="Times New Roman"/>
        </w:rPr>
        <w:t>t</w:t>
      </w:r>
      <w:r w:rsidRPr="00D97AD5">
        <w:rPr>
          <w:rFonts w:eastAsia="SimSun" w:cs="Times New Roman"/>
          <w:vertAlign w:val="subscript"/>
        </w:rPr>
        <w:t>c</w:t>
      </w:r>
      <w:proofErr w:type="spellEnd"/>
      <w:proofErr w:type="gramEnd"/>
      <w:r w:rsidRPr="00D97AD5">
        <w:rPr>
          <w:rFonts w:eastAsia="SimSun" w:cs="Times New Roman"/>
        </w:rPr>
        <w:t xml:space="preserve"> in all cases. When the proportion of coal B continuously increases from 50 to 100 %, the </w:t>
      </w:r>
      <w:proofErr w:type="spellStart"/>
      <w:proofErr w:type="gramStart"/>
      <w:r w:rsidRPr="00D97AD5">
        <w:rPr>
          <w:rFonts w:eastAsia="SimSun" w:cs="Times New Roman"/>
        </w:rPr>
        <w:t>t</w:t>
      </w:r>
      <w:r w:rsidRPr="00D97AD5">
        <w:rPr>
          <w:rFonts w:eastAsia="SimSun" w:cs="Times New Roman"/>
          <w:vertAlign w:val="subscript"/>
        </w:rPr>
        <w:t>c</w:t>
      </w:r>
      <w:proofErr w:type="spellEnd"/>
      <w:proofErr w:type="gramEnd"/>
      <w:r w:rsidRPr="00D97AD5">
        <w:rPr>
          <w:rFonts w:eastAsia="SimSun" w:cs="Times New Roman"/>
        </w:rPr>
        <w:t> slightly decreases by 10</w:t>
      </w:r>
      <w:r w:rsidRPr="00D97AD5">
        <w:rPr>
          <w:rFonts w:eastAsia="SimSun" w:cs="Times New Roman"/>
          <w:vertAlign w:val="superscript"/>
        </w:rPr>
        <w:t>o</w:t>
      </w:r>
      <w:r w:rsidRPr="00D97AD5">
        <w:rPr>
          <w:rFonts w:eastAsia="SimSun" w:cs="Times New Roman"/>
        </w:rPr>
        <w:t>C in the cases of B-1 and B-2 and 20</w:t>
      </w:r>
      <w:r w:rsidRPr="00D97AD5">
        <w:rPr>
          <w:rFonts w:eastAsia="SimSun" w:cs="Times New Roman"/>
          <w:vertAlign w:val="superscript"/>
        </w:rPr>
        <w:t>o</w:t>
      </w:r>
      <w:r w:rsidRPr="00D97AD5">
        <w:rPr>
          <w:rFonts w:eastAsia="SimSun" w:cs="Times New Roman"/>
        </w:rPr>
        <w:t>C for B-3.  </w:t>
      </w:r>
    </w:p>
    <w:p w14:paraId="4C359005" w14:textId="2EF2344A" w:rsidR="00AF20DF" w:rsidRDefault="00AF20DF" w:rsidP="00453A48">
      <w:pPr>
        <w:pStyle w:val="Text"/>
        <w:ind w:firstLine="181"/>
        <w:rPr>
          <w:rFonts w:cs="Times New Roman"/>
        </w:rPr>
      </w:pPr>
      <w:r w:rsidRPr="00D97AD5">
        <w:rPr>
          <w:rFonts w:cs="Times New Roman"/>
        </w:rPr>
        <w:t>Comparing Anthracite coal A and sub-bituminous coal B at the same reactor sizes, sub-bituminous causes</w:t>
      </w:r>
      <w:r w:rsidR="000C6DD8">
        <w:rPr>
          <w:rFonts w:cs="Times New Roman"/>
        </w:rPr>
        <w:t xml:space="preserve"> </w:t>
      </w:r>
      <w:r w:rsidRPr="00D97AD5">
        <w:rPr>
          <w:rFonts w:cs="Times New Roman"/>
        </w:rPr>
        <w:t>spontaneous</w:t>
      </w:r>
      <w:r w:rsidR="000C6DD8">
        <w:rPr>
          <w:rFonts w:cs="Times New Roman"/>
        </w:rPr>
        <w:t xml:space="preserve"> </w:t>
      </w:r>
      <w:r w:rsidRPr="00D97AD5">
        <w:rPr>
          <w:rFonts w:cs="Times New Roman"/>
        </w:rPr>
        <w:t xml:space="preserve">combustion at lower temperature. These results depend strongly on the properties of coal particularly the fraction of volatile matter (VM) in coal. This can explain by the result, the higher volatile content in coal has a lower reactivity causing spontaneous combustion more easily. </w:t>
      </w:r>
    </w:p>
    <w:p w14:paraId="3DE2EF80" w14:textId="77777777" w:rsidR="00AF20DF" w:rsidRPr="00D97AD5" w:rsidRDefault="00AF20DF" w:rsidP="00AF20DF">
      <w:pPr>
        <w:pStyle w:val="IntoHeading"/>
        <w:spacing w:before="0" w:after="0" w:line="240" w:lineRule="auto"/>
        <w:jc w:val="center"/>
        <w:rPr>
          <w:rFonts w:ascii="Times New Roman" w:hAnsi="Times New Roman"/>
          <w:b w:val="0"/>
          <w:bCs w:val="0"/>
          <w:sz w:val="20"/>
          <w:szCs w:val="20"/>
          <w:lang w:val="en-US"/>
        </w:rPr>
      </w:pPr>
    </w:p>
    <w:p w14:paraId="460AD99E" w14:textId="2A72D5BB" w:rsidR="00AF20DF" w:rsidRPr="00D97AD5" w:rsidRDefault="00AF20DF" w:rsidP="00573FB3">
      <w:pPr>
        <w:spacing w:line="240" w:lineRule="auto"/>
        <w:jc w:val="both"/>
        <w:rPr>
          <w:sz w:val="20"/>
        </w:rPr>
      </w:pPr>
      <w:r w:rsidRPr="00D97AD5">
        <w:rPr>
          <w:noProof/>
          <w:sz w:val="20"/>
          <w:lang w:val="en-GB" w:eastAsia="en-GB"/>
        </w:rPr>
        <w:drawing>
          <wp:inline distT="0" distB="0" distL="0" distR="0" wp14:anchorId="2DD30690" wp14:editId="6841414B">
            <wp:extent cx="2974340" cy="23863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l="6551" t="8852" r="12189" b="5864"/>
                    <a:stretch>
                      <a:fillRect/>
                    </a:stretch>
                  </pic:blipFill>
                  <pic:spPr bwMode="auto">
                    <a:xfrm>
                      <a:off x="0" y="0"/>
                      <a:ext cx="2974340" cy="2386330"/>
                    </a:xfrm>
                    <a:prstGeom prst="rect">
                      <a:avLst/>
                    </a:prstGeom>
                    <a:noFill/>
                    <a:ln>
                      <a:noFill/>
                    </a:ln>
                  </pic:spPr>
                </pic:pic>
              </a:graphicData>
            </a:graphic>
          </wp:inline>
        </w:drawing>
      </w:r>
    </w:p>
    <w:p w14:paraId="294B4D41" w14:textId="06DF2242" w:rsidR="00AF20DF" w:rsidRPr="00573FB3" w:rsidRDefault="00AF20DF" w:rsidP="00573FB3">
      <w:pPr>
        <w:spacing w:before="120" w:line="240" w:lineRule="auto"/>
        <w:jc w:val="both"/>
        <w:rPr>
          <w:b/>
          <w:bCs/>
          <w:sz w:val="18"/>
        </w:rPr>
      </w:pPr>
      <w:proofErr w:type="gramStart"/>
      <w:r w:rsidRPr="00573FB3">
        <w:rPr>
          <w:b/>
          <w:bCs/>
          <w:sz w:val="18"/>
        </w:rPr>
        <w:t>Fig. 7.</w:t>
      </w:r>
      <w:proofErr w:type="gramEnd"/>
      <w:r w:rsidRPr="00573FB3">
        <w:rPr>
          <w:b/>
          <w:bCs/>
          <w:sz w:val="18"/>
        </w:rPr>
        <w:t xml:space="preserve"> </w:t>
      </w:r>
      <w:proofErr w:type="gramStart"/>
      <w:r w:rsidRPr="00573FB3">
        <w:rPr>
          <w:b/>
          <w:bCs/>
          <w:sz w:val="18"/>
        </w:rPr>
        <w:t>Effect of sub-bituminous coal ratio on critical temperature</w:t>
      </w:r>
      <w:r w:rsidR="00573FB3" w:rsidRPr="00573FB3">
        <w:rPr>
          <w:b/>
          <w:bCs/>
          <w:sz w:val="18"/>
        </w:rPr>
        <w:t>.</w:t>
      </w:r>
      <w:proofErr w:type="gramEnd"/>
    </w:p>
    <w:p w14:paraId="578A1576" w14:textId="77777777" w:rsidR="00573FB3" w:rsidRDefault="00573FB3" w:rsidP="00453A48">
      <w:pPr>
        <w:pStyle w:val="Text"/>
        <w:ind w:firstLine="181"/>
        <w:rPr>
          <w:rFonts w:cs="Times New Roman"/>
        </w:rPr>
      </w:pPr>
    </w:p>
    <w:p w14:paraId="48DF7BB2" w14:textId="77777777" w:rsidR="00AF20DF" w:rsidRPr="00D97AD5" w:rsidRDefault="00AF20DF" w:rsidP="00453A48">
      <w:pPr>
        <w:pStyle w:val="Text"/>
        <w:ind w:firstLine="181"/>
        <w:rPr>
          <w:rFonts w:cs="Times New Roman"/>
        </w:rPr>
      </w:pPr>
      <w:r w:rsidRPr="00D97AD5">
        <w:rPr>
          <w:rFonts w:cs="Times New Roman"/>
        </w:rPr>
        <w:t xml:space="preserve">Blending coal causes the change of mixed coal properties. In the case of blended coal, the </w:t>
      </w:r>
      <w:proofErr w:type="spellStart"/>
      <w:proofErr w:type="gramStart"/>
      <w:r w:rsidRPr="00D97AD5">
        <w:rPr>
          <w:rFonts w:cs="Times New Roman"/>
        </w:rPr>
        <w:t>t</w:t>
      </w:r>
      <w:r w:rsidRPr="00D97AD5">
        <w:rPr>
          <w:rFonts w:cs="Times New Roman"/>
          <w:vertAlign w:val="subscript"/>
        </w:rPr>
        <w:t>c</w:t>
      </w:r>
      <w:proofErr w:type="spellEnd"/>
      <w:proofErr w:type="gramEnd"/>
      <w:r w:rsidRPr="00D97AD5">
        <w:rPr>
          <w:rFonts w:cs="Times New Roman"/>
        </w:rPr>
        <w:t xml:space="preserve"> is between the temperatures of two single coals at the same reactor sizes. With the proportion of sub-bituminous increasing, </w:t>
      </w:r>
      <w:proofErr w:type="spellStart"/>
      <w:proofErr w:type="gramStart"/>
      <w:r w:rsidRPr="00D97AD5">
        <w:rPr>
          <w:rFonts w:cs="Times New Roman"/>
        </w:rPr>
        <w:t>t</w:t>
      </w:r>
      <w:r w:rsidRPr="00D97AD5">
        <w:rPr>
          <w:rFonts w:cs="Times New Roman"/>
          <w:vertAlign w:val="subscript"/>
        </w:rPr>
        <w:t>c</w:t>
      </w:r>
      <w:proofErr w:type="spellEnd"/>
      <w:proofErr w:type="gramEnd"/>
      <w:r w:rsidRPr="00D97AD5">
        <w:rPr>
          <w:rFonts w:cs="Times New Roman"/>
        </w:rPr>
        <w:t xml:space="preserve"> of mixed coal decreases. The effect of percent of sub-bituminous coal in the mixed coal on decreasing </w:t>
      </w:r>
      <w:proofErr w:type="spellStart"/>
      <w:proofErr w:type="gramStart"/>
      <w:r w:rsidRPr="00D97AD5">
        <w:rPr>
          <w:rFonts w:cs="Times New Roman"/>
        </w:rPr>
        <w:t>t</w:t>
      </w:r>
      <w:r w:rsidRPr="00D97AD5">
        <w:rPr>
          <w:rFonts w:cs="Times New Roman"/>
          <w:vertAlign w:val="subscript"/>
        </w:rPr>
        <w:t>c</w:t>
      </w:r>
      <w:proofErr w:type="spellEnd"/>
      <w:proofErr w:type="gramEnd"/>
      <w:r w:rsidRPr="00D97AD5">
        <w:rPr>
          <w:rFonts w:cs="Times New Roman"/>
        </w:rPr>
        <w:t xml:space="preserve"> is more important at low proportion, while at high ratio, the change was insignificant.</w:t>
      </w:r>
    </w:p>
    <w:p w14:paraId="409947A3" w14:textId="053F45C5" w:rsidR="00AF20DF" w:rsidRPr="0039348C" w:rsidRDefault="00AF20DF" w:rsidP="0039348C">
      <w:pPr>
        <w:pStyle w:val="Els-1storder-head"/>
        <w:pBdr>
          <w:top w:val="none" w:sz="0" w:space="0" w:color="auto"/>
        </w:pBdr>
        <w:spacing w:before="240" w:after="120" w:line="240" w:lineRule="auto"/>
        <w:rPr>
          <w:bCs/>
          <w:sz w:val="20"/>
        </w:rPr>
      </w:pPr>
      <w:r w:rsidRPr="0039348C">
        <w:rPr>
          <w:bCs/>
          <w:sz w:val="20"/>
        </w:rPr>
        <w:t>CONCLUSIONS</w:t>
      </w:r>
    </w:p>
    <w:p w14:paraId="535E083D" w14:textId="77777777" w:rsidR="00AF20DF" w:rsidRPr="00D97AD5" w:rsidRDefault="00AF20DF" w:rsidP="005A1307">
      <w:pPr>
        <w:pStyle w:val="Text"/>
        <w:ind w:firstLine="0"/>
        <w:rPr>
          <w:rFonts w:cs="Times New Roman"/>
        </w:rPr>
      </w:pPr>
      <w:r w:rsidRPr="00D97AD5">
        <w:rPr>
          <w:rFonts w:cs="Times New Roman"/>
        </w:rPr>
        <w:t>Coal spontaneous combustion is a serious problem, and it needs to carefully consider and study to prevent the damages and financial losses caused by it. This study presented the results regarding the effects of coal properties and reactor sizes to spontaneous combustion behavior. Some key findings obtained from this study were given as below:</w:t>
      </w:r>
    </w:p>
    <w:p w14:paraId="596EE5B3" w14:textId="1BB896F4" w:rsidR="00AF20DF" w:rsidRPr="00D97AD5" w:rsidRDefault="00AF20DF" w:rsidP="00453A48">
      <w:pPr>
        <w:pStyle w:val="Text"/>
        <w:ind w:firstLine="181"/>
        <w:rPr>
          <w:rFonts w:cs="Times New Roman"/>
        </w:rPr>
      </w:pPr>
      <w:r w:rsidRPr="00D97AD5">
        <w:rPr>
          <w:rFonts w:cs="Times New Roman"/>
        </w:rPr>
        <w:t xml:space="preserve">The high volatile coal shows a tendency for lower </w:t>
      </w:r>
      <w:r w:rsidRPr="00D97AD5">
        <w:rPr>
          <w:rFonts w:cs="Times New Roman"/>
        </w:rPr>
        <w:lastRenderedPageBreak/>
        <w:t>spontaneous combustion temperature at the same reactor size. In general, the spontaneous combustion temperature decreases with the increasing reactor size. Blending coal causes the change in the coal properties. This directly affects the spontaneous combustion characteristic of coal. The temperature rise rate decreased with increasing the ratio of sub-bituminous coal in the mixed coal. </w:t>
      </w:r>
    </w:p>
    <w:p w14:paraId="0E6EE031" w14:textId="77777777" w:rsidR="00AF20DF" w:rsidRPr="00D97AD5" w:rsidRDefault="00AF20DF" w:rsidP="00453A48">
      <w:pPr>
        <w:pStyle w:val="Text"/>
        <w:ind w:firstLine="181"/>
        <w:rPr>
          <w:rFonts w:cs="Times New Roman"/>
        </w:rPr>
      </w:pPr>
      <w:r w:rsidRPr="00D97AD5">
        <w:rPr>
          <w:rFonts w:cs="Times New Roman"/>
        </w:rPr>
        <w:t>It is suggested that the blending ratio of sub-bituminous coal should be less than 25% to prevent spontaneous combustion caused by low temperature oxidation and ensure safe operation in power plants. </w:t>
      </w:r>
    </w:p>
    <w:p w14:paraId="4E9B7B50" w14:textId="77777777" w:rsidR="00AF20DF" w:rsidRPr="00D97AD5" w:rsidRDefault="00AF20DF" w:rsidP="00AF20DF">
      <w:pPr>
        <w:pStyle w:val="Els-1storder-head"/>
        <w:numPr>
          <w:ilvl w:val="0"/>
          <w:numId w:val="0"/>
        </w:numPr>
        <w:pBdr>
          <w:top w:val="none" w:sz="0" w:space="0" w:color="auto"/>
        </w:pBdr>
        <w:spacing w:before="240" w:after="120" w:line="240" w:lineRule="auto"/>
        <w:jc w:val="center"/>
        <w:rPr>
          <w:color w:val="000000"/>
          <w:sz w:val="20"/>
        </w:rPr>
      </w:pPr>
      <w:r w:rsidRPr="00D97AD5">
        <w:rPr>
          <w:color w:val="000000"/>
          <w:sz w:val="20"/>
        </w:rPr>
        <w:t>ACKNOWLEDGEMENTS</w:t>
      </w:r>
      <w:bookmarkEnd w:id="2"/>
    </w:p>
    <w:p w14:paraId="3DD678CA" w14:textId="77777777" w:rsidR="00AF20DF" w:rsidRPr="00D97AD5" w:rsidRDefault="00AF20DF" w:rsidP="00A3726B">
      <w:pPr>
        <w:pStyle w:val="Text"/>
        <w:ind w:firstLine="0"/>
        <w:rPr>
          <w:rFonts w:cs="Times New Roman"/>
        </w:rPr>
      </w:pPr>
      <w:r w:rsidRPr="00D97AD5">
        <w:rPr>
          <w:rStyle w:val="5yl5"/>
          <w:rFonts w:cs="Times New Roman"/>
        </w:rPr>
        <w:t xml:space="preserve">The authors </w:t>
      </w:r>
      <w:r w:rsidRPr="00D97AD5">
        <w:t>gratefully</w:t>
      </w:r>
      <w:r w:rsidRPr="00D97AD5">
        <w:rPr>
          <w:rStyle w:val="5yl5"/>
          <w:rFonts w:cs="Times New Roman"/>
        </w:rPr>
        <w:t xml:space="preserve"> acknowledge the financial of the School of Heat Engineering and Refrigeration (SHEER), Hanoi university of Science and Technology (Project No. </w:t>
      </w:r>
      <w:proofErr w:type="gramStart"/>
      <w:r w:rsidRPr="00D97AD5">
        <w:rPr>
          <w:rStyle w:val="5yl5"/>
          <w:rFonts w:cs="Times New Roman"/>
        </w:rPr>
        <w:t>T2017-PC-061) and other support from IHI Corporation.</w:t>
      </w:r>
      <w:proofErr w:type="gramEnd"/>
    </w:p>
    <w:p w14:paraId="67E4B738" w14:textId="3ED77D22" w:rsidR="00AF20DF" w:rsidRPr="00D97AD5" w:rsidRDefault="00AF20DF" w:rsidP="00AF20DF">
      <w:pPr>
        <w:pStyle w:val="Els-1storder-head"/>
        <w:numPr>
          <w:ilvl w:val="0"/>
          <w:numId w:val="0"/>
        </w:numPr>
        <w:pBdr>
          <w:top w:val="none" w:sz="0" w:space="0" w:color="auto"/>
        </w:pBdr>
        <w:spacing w:before="240" w:after="120" w:line="240" w:lineRule="auto"/>
        <w:jc w:val="center"/>
        <w:rPr>
          <w:color w:val="000000"/>
          <w:sz w:val="20"/>
        </w:rPr>
      </w:pPr>
      <w:r w:rsidRPr="00D97AD5">
        <w:rPr>
          <w:color w:val="000000"/>
          <w:sz w:val="20"/>
        </w:rPr>
        <w:t>REFERENCES</w:t>
      </w:r>
    </w:p>
    <w:p w14:paraId="4C55D761" w14:textId="3EA4FE90" w:rsidR="00AF20DF" w:rsidRPr="00D97AD5" w:rsidRDefault="00AF20DF" w:rsidP="00AF20DF">
      <w:pPr>
        <w:widowControl/>
        <w:numPr>
          <w:ilvl w:val="0"/>
          <w:numId w:val="8"/>
        </w:numPr>
        <w:autoSpaceDE w:val="0"/>
        <w:autoSpaceDN w:val="0"/>
        <w:spacing w:line="240" w:lineRule="auto"/>
        <w:jc w:val="both"/>
        <w:rPr>
          <w:rStyle w:val="5yl5"/>
          <w:sz w:val="18"/>
        </w:rPr>
      </w:pPr>
      <w:r w:rsidRPr="00D97AD5">
        <w:rPr>
          <w:rStyle w:val="5yl5"/>
          <w:sz w:val="18"/>
        </w:rPr>
        <w:fldChar w:fldCharType="begin" w:fldLock="1"/>
      </w:r>
      <w:r w:rsidRPr="00D97AD5">
        <w:rPr>
          <w:rStyle w:val="5yl5"/>
          <w:sz w:val="18"/>
        </w:rPr>
        <w:instrText xml:space="preserve">ADDIN Mendeley Bibliography CSL_BIBLIOGRAPHY </w:instrText>
      </w:r>
      <w:r w:rsidRPr="00D97AD5">
        <w:rPr>
          <w:rStyle w:val="5yl5"/>
          <w:sz w:val="18"/>
        </w:rPr>
        <w:fldChar w:fldCharType="separate"/>
      </w:r>
      <w:r w:rsidRPr="00D97AD5">
        <w:rPr>
          <w:rStyle w:val="5yl5"/>
          <w:sz w:val="18"/>
        </w:rPr>
        <w:t>M. Onifade and B. Genc, “A review of research on spontaneous combustion of coal,” Int. J. Min. Sci. Technol., vol. 30, no. 3, pp. 303–311, 2020, doi: 10.1016/j.ijmst.2020.03.001.</w:t>
      </w:r>
    </w:p>
    <w:p w14:paraId="14347DA1" w14:textId="5AC6AEFB" w:rsidR="00AF20DF" w:rsidRPr="00D97AD5" w:rsidRDefault="00AF20DF" w:rsidP="00AF20DF">
      <w:pPr>
        <w:widowControl/>
        <w:numPr>
          <w:ilvl w:val="0"/>
          <w:numId w:val="8"/>
        </w:numPr>
        <w:autoSpaceDE w:val="0"/>
        <w:autoSpaceDN w:val="0"/>
        <w:spacing w:line="240" w:lineRule="auto"/>
        <w:jc w:val="both"/>
        <w:rPr>
          <w:rStyle w:val="5yl5"/>
          <w:sz w:val="18"/>
        </w:rPr>
      </w:pPr>
      <w:r w:rsidRPr="00D97AD5">
        <w:rPr>
          <w:rStyle w:val="5yl5"/>
          <w:sz w:val="18"/>
        </w:rPr>
        <w:t>J. N. Carras and B. C. Young, “Self-heating of coal and related materials: Models, application and test methods,” Prog. Energy Combust. Sci., vol. 20, no. 1, pp. 1–15, 1994, doi: 10.1016/0360-1285(94)90004-3.</w:t>
      </w:r>
    </w:p>
    <w:p w14:paraId="3CC457B7" w14:textId="1333B6C4" w:rsidR="00AF20DF" w:rsidRPr="00D97AD5" w:rsidRDefault="00AF20DF" w:rsidP="00AF20DF">
      <w:pPr>
        <w:widowControl/>
        <w:numPr>
          <w:ilvl w:val="0"/>
          <w:numId w:val="8"/>
        </w:numPr>
        <w:autoSpaceDE w:val="0"/>
        <w:autoSpaceDN w:val="0"/>
        <w:spacing w:line="240" w:lineRule="auto"/>
        <w:jc w:val="both"/>
        <w:rPr>
          <w:rStyle w:val="5yl5"/>
          <w:sz w:val="18"/>
        </w:rPr>
      </w:pPr>
      <w:r w:rsidRPr="00D97AD5">
        <w:rPr>
          <w:rStyle w:val="5yl5"/>
          <w:sz w:val="18"/>
        </w:rPr>
        <w:t>Vietnam Electricity (EVN), “Annual Report,” 2018, [Online]. Available: https://www.evn.com.vn/userfile/User/tcdl/files/2019/8/EVNAnnualReport2018(1).pdf.</w:t>
      </w:r>
    </w:p>
    <w:p w14:paraId="5365D33B" w14:textId="41F7400A" w:rsidR="00AF20DF" w:rsidRPr="00D97AD5" w:rsidRDefault="00AF20DF" w:rsidP="00AF20DF">
      <w:pPr>
        <w:widowControl/>
        <w:numPr>
          <w:ilvl w:val="0"/>
          <w:numId w:val="8"/>
        </w:numPr>
        <w:autoSpaceDE w:val="0"/>
        <w:autoSpaceDN w:val="0"/>
        <w:spacing w:line="240" w:lineRule="auto"/>
        <w:jc w:val="both"/>
        <w:rPr>
          <w:rStyle w:val="5yl5"/>
          <w:sz w:val="18"/>
        </w:rPr>
      </w:pPr>
      <w:r w:rsidRPr="00D97AD5">
        <w:rPr>
          <w:rStyle w:val="5yl5"/>
          <w:sz w:val="18"/>
        </w:rPr>
        <w:t>T. X. Ren, J. S. Edwards, and D. Clarke, “Adiabatic oxidation study on the propensity of pulverised coals to spontaneous combustion,” Fuel, vol. 78, no. 14, pp. 1611–1620, 1999, doi: 10.1016/S0016-2361(99)00107-6.</w:t>
      </w:r>
    </w:p>
    <w:p w14:paraId="046570C7" w14:textId="45609A5F" w:rsidR="00AF20DF" w:rsidRPr="00D97AD5" w:rsidRDefault="00AF20DF" w:rsidP="00AF20DF">
      <w:pPr>
        <w:widowControl/>
        <w:numPr>
          <w:ilvl w:val="0"/>
          <w:numId w:val="8"/>
        </w:numPr>
        <w:autoSpaceDE w:val="0"/>
        <w:autoSpaceDN w:val="0"/>
        <w:spacing w:line="240" w:lineRule="auto"/>
        <w:jc w:val="both"/>
        <w:rPr>
          <w:rStyle w:val="5yl5"/>
          <w:sz w:val="18"/>
        </w:rPr>
      </w:pPr>
      <w:r w:rsidRPr="00D97AD5">
        <w:rPr>
          <w:rStyle w:val="5yl5"/>
          <w:sz w:val="18"/>
        </w:rPr>
        <w:t>E. Ogata, H. Okada, Y. Yoshida, and Y. Kamiya, “Low Temperature Oxidation of Coals.,” Nenryo Kyokaishi, vol. 67, no. 4, pp. 221–230, 1988, doi: 10.3775/jie.67.221.</w:t>
      </w:r>
    </w:p>
    <w:p w14:paraId="42A43CD0" w14:textId="260F0714" w:rsidR="00AF20DF" w:rsidRPr="00D97AD5" w:rsidRDefault="00AF20DF" w:rsidP="00AF20DF">
      <w:pPr>
        <w:widowControl/>
        <w:numPr>
          <w:ilvl w:val="0"/>
          <w:numId w:val="8"/>
        </w:numPr>
        <w:autoSpaceDE w:val="0"/>
        <w:autoSpaceDN w:val="0"/>
        <w:spacing w:line="240" w:lineRule="auto"/>
        <w:jc w:val="both"/>
        <w:rPr>
          <w:rStyle w:val="5yl5"/>
          <w:sz w:val="18"/>
        </w:rPr>
      </w:pPr>
      <w:r w:rsidRPr="00D97AD5">
        <w:rPr>
          <w:rStyle w:val="5yl5"/>
          <w:sz w:val="18"/>
        </w:rPr>
        <w:lastRenderedPageBreak/>
        <w:t>Y. S. Nugroho, A. C. McIntosh, and B. M. Gibbs, “Low-temperature oxidation of single and blended coals,” Fuel, vol. 79, no. 15, pp. 1951–1961, 2000, doi: 10.1016/S0016-2361(00)00053-3.</w:t>
      </w:r>
    </w:p>
    <w:p w14:paraId="31BDCC15" w14:textId="298F5891" w:rsidR="00AF20DF" w:rsidRPr="00D97AD5" w:rsidRDefault="00AF20DF" w:rsidP="00AF20DF">
      <w:pPr>
        <w:widowControl/>
        <w:numPr>
          <w:ilvl w:val="0"/>
          <w:numId w:val="8"/>
        </w:numPr>
        <w:autoSpaceDE w:val="0"/>
        <w:autoSpaceDN w:val="0"/>
        <w:spacing w:line="240" w:lineRule="auto"/>
        <w:jc w:val="both"/>
        <w:rPr>
          <w:rStyle w:val="5yl5"/>
          <w:sz w:val="18"/>
        </w:rPr>
      </w:pPr>
      <w:r w:rsidRPr="00D97AD5">
        <w:rPr>
          <w:rStyle w:val="5yl5"/>
          <w:sz w:val="18"/>
        </w:rPr>
        <w:t>X. Zhai, H. Ge, C. M. Shu, D. Obracaj, K. Wang, and B. Laiwang, “Effect of the heating rate on the spontaneous combustion characteristics and exothermic phenomena of weakly caking coal at the low-temperature oxidation stage,” Fuel, vol. 268, no. December 2019, p. 117327, 2020, doi: 10.1016/j.fuel.2020.117327.</w:t>
      </w:r>
    </w:p>
    <w:p w14:paraId="594B1745" w14:textId="7B458565" w:rsidR="00AF20DF" w:rsidRPr="00D97AD5" w:rsidRDefault="00AF20DF" w:rsidP="00AF20DF">
      <w:pPr>
        <w:widowControl/>
        <w:numPr>
          <w:ilvl w:val="0"/>
          <w:numId w:val="8"/>
        </w:numPr>
        <w:autoSpaceDE w:val="0"/>
        <w:autoSpaceDN w:val="0"/>
        <w:spacing w:line="240" w:lineRule="auto"/>
        <w:jc w:val="both"/>
        <w:rPr>
          <w:rStyle w:val="5yl5"/>
          <w:sz w:val="18"/>
        </w:rPr>
      </w:pPr>
      <w:r w:rsidRPr="00D97AD5">
        <w:rPr>
          <w:rStyle w:val="5yl5"/>
          <w:sz w:val="18"/>
        </w:rPr>
        <w:t>C. Avila, T. Wu, and E. Lester, “Petrographic characterization of coals as a tool to detect spontaneous combustion potential,” Fuel, vol. 125, pp. 173–182, 2014, doi: 10.1016/j.fuel.2014.01.042.</w:t>
      </w:r>
    </w:p>
    <w:p w14:paraId="30C8A382" w14:textId="351B61E9" w:rsidR="00AF20DF" w:rsidRPr="00D97AD5" w:rsidRDefault="00AF20DF" w:rsidP="00AF20DF">
      <w:pPr>
        <w:widowControl/>
        <w:numPr>
          <w:ilvl w:val="0"/>
          <w:numId w:val="8"/>
        </w:numPr>
        <w:autoSpaceDE w:val="0"/>
        <w:autoSpaceDN w:val="0"/>
        <w:spacing w:line="240" w:lineRule="auto"/>
        <w:jc w:val="both"/>
        <w:rPr>
          <w:rStyle w:val="5yl5"/>
          <w:sz w:val="18"/>
        </w:rPr>
      </w:pPr>
      <w:r w:rsidRPr="00D97AD5">
        <w:rPr>
          <w:rStyle w:val="5yl5"/>
          <w:sz w:val="18"/>
        </w:rPr>
        <w:t>Y. Wang, X. Zhang, Y. Sugai, and K. Sasaki, “Determination of Critical Self-Ignition Temperature of Low-Rank Coal Using a 1 m Wire-Mesh Basket and Extrapolation to Industrial Coal Piles,” Energy and Fuels, vol. 31, no. 7, pp. 6700–6710, 2017, doi: 10.1021/acs.energyfuels.7b00409.</w:t>
      </w:r>
    </w:p>
    <w:p w14:paraId="1C358C38" w14:textId="768808F9" w:rsidR="00AF20DF" w:rsidRPr="00D97AD5" w:rsidRDefault="00AF20DF" w:rsidP="00AF20DF">
      <w:pPr>
        <w:widowControl/>
        <w:numPr>
          <w:ilvl w:val="0"/>
          <w:numId w:val="8"/>
        </w:numPr>
        <w:autoSpaceDE w:val="0"/>
        <w:autoSpaceDN w:val="0"/>
        <w:spacing w:line="240" w:lineRule="auto"/>
        <w:jc w:val="both"/>
        <w:rPr>
          <w:rStyle w:val="5yl5"/>
          <w:sz w:val="18"/>
        </w:rPr>
      </w:pPr>
      <w:r w:rsidRPr="00D97AD5">
        <w:rPr>
          <w:rStyle w:val="5yl5"/>
          <w:sz w:val="18"/>
        </w:rPr>
        <w:t>H. N. Nguyen and L. Van De Steene, “Thermal behavior of woody residues in a reduced-oxygen atmosphere using Macro-thermogravimetric technique,” Vietnam J. Chem., vol. 57, no. 6, pp. 717–722, 2019, doi: 10.1002/vjch.2019000102.</w:t>
      </w:r>
    </w:p>
    <w:p w14:paraId="4D50F997" w14:textId="5BCD36C9" w:rsidR="00AF20DF" w:rsidRPr="00D97AD5" w:rsidRDefault="00AF20DF" w:rsidP="00AF20DF">
      <w:pPr>
        <w:widowControl/>
        <w:numPr>
          <w:ilvl w:val="0"/>
          <w:numId w:val="8"/>
        </w:numPr>
        <w:autoSpaceDE w:val="0"/>
        <w:autoSpaceDN w:val="0"/>
        <w:spacing w:line="240" w:lineRule="auto"/>
        <w:jc w:val="both"/>
        <w:rPr>
          <w:rStyle w:val="5yl5"/>
          <w:sz w:val="18"/>
        </w:rPr>
      </w:pPr>
      <w:r w:rsidRPr="00D97AD5">
        <w:rPr>
          <w:rStyle w:val="5yl5"/>
          <w:sz w:val="18"/>
        </w:rPr>
        <w:t>H. Nalbandian, Propensity of coal to self-heat, no. CCC/172. 2010.</w:t>
      </w:r>
    </w:p>
    <w:p w14:paraId="3683E701" w14:textId="6ABBA04C" w:rsidR="00AF20DF" w:rsidRPr="00D97AD5" w:rsidRDefault="00AF20DF" w:rsidP="00AF20DF">
      <w:pPr>
        <w:widowControl/>
        <w:numPr>
          <w:ilvl w:val="0"/>
          <w:numId w:val="8"/>
        </w:numPr>
        <w:autoSpaceDE w:val="0"/>
        <w:autoSpaceDN w:val="0"/>
        <w:spacing w:line="240" w:lineRule="auto"/>
        <w:jc w:val="both"/>
        <w:rPr>
          <w:rStyle w:val="5yl5"/>
          <w:sz w:val="18"/>
        </w:rPr>
      </w:pPr>
      <w:r w:rsidRPr="00D97AD5">
        <w:rPr>
          <w:rStyle w:val="5yl5"/>
          <w:sz w:val="18"/>
        </w:rPr>
        <w:t>Y. Wang, K. Sasaki, Y. Sugai, and X. Zhang, “Measurement of Critical Self-Ignition Temperatures of Low Rank Coal Piles,” 14th Coal Oper. Conf., pp. 339–343, 2014.</w:t>
      </w:r>
    </w:p>
    <w:p w14:paraId="7D41E056" w14:textId="424A89D5" w:rsidR="00AF20DF" w:rsidRPr="00D97AD5" w:rsidRDefault="00AF20DF" w:rsidP="00AF20DF">
      <w:pPr>
        <w:widowControl/>
        <w:numPr>
          <w:ilvl w:val="0"/>
          <w:numId w:val="8"/>
        </w:numPr>
        <w:autoSpaceDE w:val="0"/>
        <w:autoSpaceDN w:val="0"/>
        <w:spacing w:line="240" w:lineRule="auto"/>
        <w:jc w:val="both"/>
        <w:rPr>
          <w:rStyle w:val="5yl5"/>
          <w:sz w:val="18"/>
        </w:rPr>
      </w:pPr>
      <w:r w:rsidRPr="00D97AD5">
        <w:rPr>
          <w:rStyle w:val="5yl5"/>
          <w:sz w:val="18"/>
        </w:rPr>
        <w:t>H. L. Nguyen, D. D. Le, H. N. Nguyen, and V. T. Trinh, “Thermal behavior of woody biomass in a low oxygen atmosphere using macro-thermogravimetric analysis,” GMSARN Int. J., vol. 14, no. 1, pp. 37–41, 2020.</w:t>
      </w:r>
    </w:p>
    <w:p w14:paraId="63482E50" w14:textId="40968772" w:rsidR="00AF20DF" w:rsidRPr="00D97AD5" w:rsidRDefault="00AF20DF" w:rsidP="00AF20DF">
      <w:pPr>
        <w:widowControl/>
        <w:numPr>
          <w:ilvl w:val="0"/>
          <w:numId w:val="8"/>
        </w:numPr>
        <w:autoSpaceDE w:val="0"/>
        <w:autoSpaceDN w:val="0"/>
        <w:spacing w:line="240" w:lineRule="auto"/>
        <w:jc w:val="both"/>
        <w:rPr>
          <w:rStyle w:val="5yl5"/>
          <w:sz w:val="18"/>
        </w:rPr>
      </w:pPr>
      <w:r w:rsidRPr="00D97AD5">
        <w:rPr>
          <w:rStyle w:val="5yl5"/>
          <w:sz w:val="18"/>
        </w:rPr>
        <w:t>B. H. Lee, T. Y. Jeong, V. T. Trinh, and C. H. Jeon, “Thermal degradation of kenaf (Hibiscus cannabinus L.): Impact of torrefaction on pyrolysis kinetics and thermal behavior,” Energy Reports, vol. 7, pp. 951–959, 2021, doi: 10.1016/j.egyr.2021.01.012.</w:t>
      </w:r>
    </w:p>
    <w:p w14:paraId="518123AB" w14:textId="77777777" w:rsidR="004E7E5F" w:rsidRDefault="00AF20DF" w:rsidP="00AF20DF">
      <w:pPr>
        <w:pStyle w:val="Text"/>
        <w:ind w:firstLine="0"/>
        <w:rPr>
          <w:rStyle w:val="5yl5"/>
          <w:rFonts w:cs="Times New Roman"/>
          <w:sz w:val="18"/>
        </w:rPr>
        <w:sectPr w:rsidR="004E7E5F" w:rsidSect="00B125E4">
          <w:footnotePr>
            <w:numFmt w:val="chicago"/>
          </w:footnotePr>
          <w:type w:val="continuous"/>
          <w:pgSz w:w="11907" w:h="15876"/>
          <w:pgMar w:top="77" w:right="947" w:bottom="879" w:left="1038" w:header="907" w:footer="1253" w:gutter="0"/>
          <w:pgNumType w:start="115"/>
          <w:cols w:num="2" w:space="360"/>
        </w:sectPr>
      </w:pPr>
      <w:r w:rsidRPr="00D97AD5">
        <w:rPr>
          <w:rStyle w:val="5yl5"/>
          <w:rFonts w:cs="Times New Roman"/>
          <w:sz w:val="18"/>
        </w:rPr>
        <w:fldChar w:fldCharType="end"/>
      </w:r>
    </w:p>
    <w:p w14:paraId="5F464A41" w14:textId="58ABCA6A" w:rsidR="00AF20DF" w:rsidRPr="00D97AD5" w:rsidRDefault="00AF20DF" w:rsidP="00AF20DF">
      <w:pPr>
        <w:pStyle w:val="Text"/>
        <w:ind w:firstLine="0"/>
        <w:rPr>
          <w:rStyle w:val="5yl5"/>
          <w:rFonts w:cs="Times New Roman"/>
        </w:rPr>
      </w:pPr>
    </w:p>
    <w:sectPr w:rsidR="00AF20DF" w:rsidRPr="00D97AD5" w:rsidSect="004E7E5F">
      <w:footnotePr>
        <w:numFmt w:val="chicago"/>
      </w:footnotePr>
      <w:type w:val="continuous"/>
      <w:pgSz w:w="11907" w:h="15876"/>
      <w:pgMar w:top="77" w:right="947" w:bottom="879" w:left="1038" w:header="907" w:footer="1253" w:gutter="0"/>
      <w:pgNumType w:start="1"/>
      <w:cols w:space="360"/>
    </w:sectPr>
  </w:body>
</w:document>
</file>

<file path=word/customizations.xml><?xml version="1.0" encoding="utf-8"?>
<wne:tcg xmlns:r="http://schemas.openxmlformats.org/officeDocument/2006/relationships" xmlns:wne="http://schemas.microsoft.com/office/word/2006/wordml">
  <wne:keymaps>
    <wne:keymap wne:kcmPrimary="0431">
      <wne:macro wne:macroName="PROJECT.THISDOCUMENT.CHINESETEXT"/>
    </wne:keymap>
    <wne:keymap wne:kcmPrimary="0432">
      <wne:macro wne:macroName="PROJECT.THISDOCUMENT.ENGLISHTEXT"/>
    </wne:keymap>
  </wne:keymaps>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1DBE04" w14:textId="77777777" w:rsidR="00F338EE" w:rsidRDefault="00F338EE">
      <w:r>
        <w:separator/>
      </w:r>
    </w:p>
    <w:p w14:paraId="780F51A7" w14:textId="77777777" w:rsidR="00F338EE" w:rsidRDefault="00F338EE"/>
    <w:p w14:paraId="7EBC6854" w14:textId="77777777" w:rsidR="00F338EE" w:rsidRDefault="00F338EE"/>
  </w:endnote>
  <w:endnote w:type="continuationSeparator" w:id="0">
    <w:p w14:paraId="715F56BF" w14:textId="77777777" w:rsidR="00F338EE" w:rsidRDefault="00F338EE">
      <w:r>
        <w:continuationSeparator/>
      </w:r>
    </w:p>
    <w:p w14:paraId="718FC17D" w14:textId="77777777" w:rsidR="00F338EE" w:rsidRDefault="00F338EE"/>
    <w:p w14:paraId="32FECC07" w14:textId="77777777" w:rsidR="00F338EE" w:rsidRDefault="00F338E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Frutiger 45 Light">
    <w:altName w:val="Calibri"/>
    <w:charset w:val="00"/>
    <w:family w:val="swiss"/>
    <w:pitch w:val="variable"/>
    <w:sig w:usb0="80000027" w:usb1="00000000" w:usb2="00000000" w:usb3="00000000" w:csb0="00000001" w:csb1="00000000"/>
  </w:font>
  <w:font w:name="Angsana New">
    <w:panose1 w:val="02020603050405020304"/>
    <w:charset w:val="00"/>
    <w:family w:val="roman"/>
    <w:pitch w:val="variable"/>
    <w:sig w:usb0="81000003" w:usb1="00000000" w:usb2="00000000" w:usb3="00000000" w:csb0="00010001" w:csb1="00000000"/>
    <w:embedRegular r:id="rId1" w:fontKey="{5CD986C6-D396-4AA7-A0AC-36B30D9A4312}"/>
    <w:embedBold r:id="rId2" w:fontKey="{DEFFE323-2BFD-4828-8718-1DC830C89E1E}"/>
  </w:font>
  <w:font w:name="Calibri">
    <w:panose1 w:val="020F0502020204030204"/>
    <w:charset w:val="00"/>
    <w:family w:val="swiss"/>
    <w:pitch w:val="variable"/>
    <w:sig w:usb0="E00002FF" w:usb1="4000ACFF" w:usb2="00000001" w:usb3="00000000" w:csb0="0000019F" w:csb1="00000000"/>
    <w:embedRegular r:id="rId3" w:fontKey="{62B266F7-06B7-4F48-9F63-E5D21A4904B8}"/>
    <w:embedBold r:id="rId4" w:fontKey="{66263104-D294-49A3-B0D6-4B22E9F6CFFF}"/>
    <w:embedBoldItalic r:id="rId5" w:fontKey="{F50627CC-A4B3-43A3-89C0-FECB626426A7}"/>
  </w:font>
  <w:font w:name="Helvetica">
    <w:panose1 w:val="020B0604020202020204"/>
    <w:charset w:val="00"/>
    <w:family w:val="swiss"/>
    <w:notTrueType/>
    <w:pitch w:val="variable"/>
    <w:sig w:usb0="00000003" w:usb1="00000000" w:usb2="00000000" w:usb3="00000000" w:csb0="00000001" w:csb1="00000000"/>
  </w:font>
  <w:font w:name="Univers">
    <w:charset w:val="00"/>
    <w:family w:val="swiss"/>
    <w:pitch w:val="variable"/>
    <w:sig w:usb0="80000287" w:usb1="00000000" w:usb2="00000000" w:usb3="00000000" w:csb0="0000000F" w:csb1="00000000"/>
    <w:embedRegular r:id="rId6" w:fontKey="{85CFE051-6B8A-4F24-B8FB-DDA26FEEDF15}"/>
  </w:font>
  <w:font w:name="Tahoma">
    <w:panose1 w:val="020B0604030504040204"/>
    <w:charset w:val="00"/>
    <w:family w:val="swiss"/>
    <w:pitch w:val="variable"/>
    <w:sig w:usb0="E1002EFF" w:usb1="C000605B" w:usb2="00000029" w:usb3="00000000" w:csb0="000101FF" w:csb1="00000000"/>
    <w:embedRegular r:id="rId7" w:fontKey="{26800612-C8A1-475F-BFE5-DC2D75234526}"/>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PDEC A+ Gulliver">
    <w:altName w:val="Cambria"/>
    <w:panose1 w:val="00000000000000000000"/>
    <w:charset w:val="00"/>
    <w:family w:val="roman"/>
    <w:notTrueType/>
    <w:pitch w:val="default"/>
    <w:sig w:usb0="00000003" w:usb1="00000000" w:usb2="00000000" w:usb3="00000000" w:csb0="00000001" w:csb1="00000000"/>
  </w:font>
  <w:font w:name="Cordia New">
    <w:panose1 w:val="020B0304020202020204"/>
    <w:charset w:val="00"/>
    <w:family w:val="swiss"/>
    <w:pitch w:val="variable"/>
    <w:sig w:usb0="81000003" w:usb1="00000000" w:usb2="00000000" w:usb3="00000000" w:csb0="00010001" w:csb1="00000000"/>
    <w:embedRegular r:id="rId8" w:fontKey="{015F95ED-FDE0-424E-A4F9-255EFA8FB85E}"/>
  </w:font>
  <w:font w:name="Comic Sans MS">
    <w:panose1 w:val="030F0702030302020204"/>
    <w:charset w:val="00"/>
    <w:family w:val="script"/>
    <w:pitch w:val="variable"/>
    <w:sig w:usb0="00000287" w:usb1="40000013" w:usb2="00000000" w:usb3="00000000" w:csb0="0000009F" w:csb1="00000000"/>
    <w:embedRegular r:id="rId9" w:fontKey="{FCE95FE4-3E2A-4008-94EB-5E9980FAFAF2}"/>
  </w:font>
  <w:font w:name="Yu Mincho">
    <w:panose1 w:val="02020400000000000000"/>
    <w:charset w:val="80"/>
    <w:family w:val="roman"/>
    <w:pitch w:val="variable"/>
    <w:sig w:usb0="800002E7" w:usb1="2AC7FCF0" w:usb2="00000012" w:usb3="00000000" w:csb0="0002009F" w:csb1="00000000"/>
  </w:font>
  <w:font w:name="Times">
    <w:panose1 w:val="02020603050405020304"/>
    <w:charset w:val="00"/>
    <w:family w:val="roman"/>
    <w:pitch w:val="variable"/>
    <w:sig w:usb0="E0002EFF" w:usb1="C0007843" w:usb2="00000009" w:usb3="00000000" w:csb0="000001FF" w:csb1="00000000"/>
    <w:embedRegular r:id="rId10" w:fontKey="{2502C47C-3C0B-4D4F-80C7-728ECA442F92}"/>
  </w:font>
  <w:font w:name="Cambria">
    <w:panose1 w:val="02040503050406030204"/>
    <w:charset w:val="00"/>
    <w:family w:val="roman"/>
    <w:pitch w:val="variable"/>
    <w:sig w:usb0="E00002FF" w:usb1="400004FF" w:usb2="00000000" w:usb3="00000000" w:csb0="0000019F" w:csb1="00000000"/>
    <w:embedRegular r:id="rId11" w:fontKey="{B2917F67-5087-4455-9C40-3F2B08A83FE8}"/>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F76432" w14:textId="77777777" w:rsidR="001F1E43" w:rsidRDefault="00F338EE" w:rsidP="00621A00">
    <w:pPr>
      <w:pStyle w:val="Footer"/>
      <w:spacing w:before="230"/>
      <w:rPr>
        <w:i w:val="0"/>
        <w:sz w:val="15"/>
        <w:szCs w:val="15"/>
      </w:rPr>
    </w:pPr>
    <w:r>
      <w:rPr>
        <w:iCs/>
      </w:rPr>
      <w:pict w14:anchorId="6E300318">
        <v:rect id="_x0000_i1027" style="width:36pt;height:.5pt" o:hrpct="0" o:hrstd="t" o:hrnoshade="t" o:hr="t" fillcolor="black [3213]" stroked="f"/>
      </w:pict>
    </w:r>
  </w:p>
  <w:p w14:paraId="04F71A08" w14:textId="333542F2" w:rsidR="001F1E43" w:rsidRPr="007D23A4" w:rsidRDefault="00816FF1" w:rsidP="0023423E">
    <w:pPr>
      <w:pStyle w:val="Footer"/>
      <w:spacing w:before="0"/>
      <w:ind w:firstLine="238"/>
      <w:jc w:val="both"/>
      <w:rPr>
        <w:sz w:val="16"/>
        <w:szCs w:val="16"/>
      </w:rPr>
    </w:pPr>
    <w:r w:rsidRPr="00816FF1">
      <w:rPr>
        <w:sz w:val="16"/>
        <w:szCs w:val="16"/>
        <w:vertAlign w:val="superscript"/>
      </w:rPr>
      <w:t>1</w:t>
    </w:r>
    <w:r w:rsidR="00632872">
      <w:rPr>
        <w:sz w:val="16"/>
        <w:szCs w:val="16"/>
      </w:rPr>
      <w:t>School of Heat Engineering and Refrigeration, Hanoi University of Science and Technology, Hanoi, 100000, Vietnam</w:t>
    </w:r>
    <w:r w:rsidR="007D23A4" w:rsidRPr="007D23A4">
      <w:rPr>
        <w:sz w:val="16"/>
        <w:szCs w:val="16"/>
      </w:rPr>
      <w:t>.</w:t>
    </w:r>
  </w:p>
  <w:p w14:paraId="6F5DDCCF" w14:textId="1B107617" w:rsidR="001F1E43" w:rsidRPr="007D23A4" w:rsidRDefault="001F1E43" w:rsidP="0023423E">
    <w:pPr>
      <w:pStyle w:val="Footer"/>
      <w:spacing w:before="0"/>
      <w:ind w:firstLine="238"/>
      <w:jc w:val="both"/>
      <w:rPr>
        <w:i w:val="0"/>
        <w:iCs/>
        <w:sz w:val="16"/>
        <w:szCs w:val="16"/>
      </w:rPr>
    </w:pPr>
    <w:r w:rsidRPr="007D23A4">
      <w:rPr>
        <w:i w:val="0"/>
        <w:sz w:val="16"/>
        <w:szCs w:val="16"/>
      </w:rPr>
      <w:t>*</w:t>
    </w:r>
    <w:r w:rsidRPr="007D23A4">
      <w:rPr>
        <w:sz w:val="16"/>
        <w:szCs w:val="16"/>
      </w:rPr>
      <w:t xml:space="preserve">Corresponding author: </w:t>
    </w:r>
    <w:r w:rsidR="00632872" w:rsidRPr="00632872">
      <w:rPr>
        <w:i w:val="0"/>
        <w:sz w:val="16"/>
      </w:rPr>
      <w:t>Viet Thieu Trinh; Phone: +84-984-883-976; Email: thieu.trinhviet@hust.edu.vn</w:t>
    </w:r>
    <w:r w:rsidRPr="007D23A4">
      <w:rPr>
        <w:i w:val="0"/>
        <w:iCs/>
        <w:sz w:val="16"/>
        <w:szCs w:val="16"/>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800983" w14:textId="77777777" w:rsidR="00F338EE" w:rsidRDefault="00F338EE" w:rsidP="00783D5B">
      <w:pPr>
        <w:pStyle w:val="Footer"/>
        <w:spacing w:before="230"/>
        <w:rPr>
          <w:lang w:val="en-GB"/>
        </w:rPr>
      </w:pPr>
      <w:r>
        <w:rPr>
          <w:lang w:val="en-GB" w:eastAsia="en-GB"/>
        </w:rPr>
        <w:drawing>
          <wp:inline distT="0" distB="0" distL="0" distR="0" wp14:anchorId="1EDE2E47" wp14:editId="4CA2155C">
            <wp:extent cx="561975" cy="19050"/>
            <wp:effectExtent l="0" t="0" r="0" b="0"/>
            <wp:docPr id="7" name="Picture 2" descr="3pc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3pclin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1975" cy="19050"/>
                    </a:xfrm>
                    <a:prstGeom prst="rect">
                      <a:avLst/>
                    </a:prstGeom>
                    <a:noFill/>
                    <a:ln>
                      <a:noFill/>
                    </a:ln>
                  </pic:spPr>
                </pic:pic>
              </a:graphicData>
            </a:graphic>
          </wp:inline>
        </w:drawing>
      </w:r>
    </w:p>
    <w:p w14:paraId="22F9A5AE" w14:textId="77777777" w:rsidR="00F338EE" w:rsidRDefault="00F338EE"/>
    <w:p w14:paraId="5E55DBCD" w14:textId="77777777" w:rsidR="00F338EE" w:rsidRDefault="00F338EE"/>
  </w:footnote>
  <w:footnote w:type="continuationSeparator" w:id="0">
    <w:p w14:paraId="6A0C953D" w14:textId="77777777" w:rsidR="00F338EE" w:rsidRDefault="00F338EE">
      <w:r>
        <w:continuationSeparator/>
      </w:r>
    </w:p>
    <w:p w14:paraId="7FC63BD8" w14:textId="77777777" w:rsidR="00F338EE" w:rsidRDefault="00F338EE"/>
    <w:p w14:paraId="72F2CE58" w14:textId="77777777" w:rsidR="00F338EE" w:rsidRDefault="00F338EE"/>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92733276"/>
      <w:docPartObj>
        <w:docPartGallery w:val="Page Numbers (Top of Page)"/>
        <w:docPartUnique/>
      </w:docPartObj>
    </w:sdtPr>
    <w:sdtEndPr>
      <w:rPr>
        <w:noProof/>
      </w:rPr>
    </w:sdtEndPr>
    <w:sdtContent>
      <w:p w14:paraId="2DE7C03B" w14:textId="17981F4F" w:rsidR="001F1E43" w:rsidRDefault="001F1E43" w:rsidP="00366F72">
        <w:pPr>
          <w:pStyle w:val="Header"/>
          <w:tabs>
            <w:tab w:val="clear" w:pos="4706"/>
            <w:tab w:val="clear" w:pos="9356"/>
            <w:tab w:val="right" w:pos="9922"/>
          </w:tabs>
        </w:pPr>
        <w:r w:rsidRPr="00520B80">
          <w:rPr>
            <w:noProof w:val="0"/>
            <w:sz w:val="19"/>
            <w:szCs w:val="19"/>
          </w:rPr>
          <w:fldChar w:fldCharType="begin"/>
        </w:r>
        <w:r w:rsidRPr="00520B80">
          <w:rPr>
            <w:sz w:val="19"/>
            <w:szCs w:val="19"/>
          </w:rPr>
          <w:instrText xml:space="preserve"> PAGE   \* MERGEFORMAT </w:instrText>
        </w:r>
        <w:r w:rsidRPr="00520B80">
          <w:rPr>
            <w:noProof w:val="0"/>
            <w:sz w:val="19"/>
            <w:szCs w:val="19"/>
          </w:rPr>
          <w:fldChar w:fldCharType="separate"/>
        </w:r>
        <w:r w:rsidR="0081671F">
          <w:rPr>
            <w:sz w:val="19"/>
            <w:szCs w:val="19"/>
          </w:rPr>
          <w:t>120</w:t>
        </w:r>
        <w:r w:rsidRPr="00520B80">
          <w:rPr>
            <w:sz w:val="19"/>
            <w:szCs w:val="19"/>
          </w:rPr>
          <w:fldChar w:fldCharType="end"/>
        </w:r>
        <w:r>
          <w:tab/>
        </w:r>
        <w:r w:rsidR="006232C8" w:rsidRPr="00632872">
          <w:rPr>
            <w:bCs/>
            <w:i/>
            <w:sz w:val="20"/>
          </w:rPr>
          <w:t>D. D. Le,</w:t>
        </w:r>
        <w:r w:rsidR="006232C8" w:rsidRPr="00632872">
          <w:rPr>
            <w:bCs/>
            <w:i/>
            <w:sz w:val="20"/>
            <w:vertAlign w:val="superscript"/>
          </w:rPr>
          <w:t xml:space="preserve"> </w:t>
        </w:r>
        <w:r w:rsidR="006232C8" w:rsidRPr="00632872">
          <w:rPr>
            <w:bCs/>
            <w:i/>
            <w:sz w:val="20"/>
          </w:rPr>
          <w:t>V. T. Trinh, and H. L. Nguyen</w:t>
        </w:r>
        <w:r w:rsidR="006232C8" w:rsidRPr="007C5552">
          <w:rPr>
            <w:i/>
            <w:sz w:val="20"/>
            <w:szCs w:val="18"/>
          </w:rPr>
          <w:t xml:space="preserve"> / GMSARN International Journal 1</w:t>
        </w:r>
        <w:r w:rsidR="006232C8">
          <w:rPr>
            <w:i/>
            <w:sz w:val="20"/>
            <w:szCs w:val="18"/>
          </w:rPr>
          <w:t xml:space="preserve">6 </w:t>
        </w:r>
        <w:r w:rsidR="006232C8" w:rsidRPr="007C5552">
          <w:rPr>
            <w:i/>
            <w:sz w:val="20"/>
            <w:szCs w:val="18"/>
          </w:rPr>
          <w:t>(202</w:t>
        </w:r>
        <w:r w:rsidR="006232C8">
          <w:rPr>
            <w:i/>
            <w:sz w:val="20"/>
            <w:szCs w:val="18"/>
          </w:rPr>
          <w:t>2</w:t>
        </w:r>
        <w:r w:rsidR="006232C8" w:rsidRPr="007C5552">
          <w:rPr>
            <w:i/>
            <w:sz w:val="20"/>
            <w:szCs w:val="18"/>
          </w:rPr>
          <w:t xml:space="preserve">) </w:t>
        </w:r>
        <w:r w:rsidR="006232C8">
          <w:rPr>
            <w:i/>
            <w:sz w:val="20"/>
            <w:szCs w:val="18"/>
          </w:rPr>
          <w:t>11</w:t>
        </w:r>
        <w:r w:rsidR="00D06160">
          <w:rPr>
            <w:i/>
            <w:sz w:val="20"/>
            <w:szCs w:val="18"/>
          </w:rPr>
          <w:t>5</w:t>
        </w:r>
        <w:r w:rsidR="006232C8" w:rsidRPr="007C5552">
          <w:rPr>
            <w:i/>
            <w:sz w:val="20"/>
            <w:szCs w:val="18"/>
          </w:rPr>
          <w:t>-</w:t>
        </w:r>
        <w:r w:rsidR="006232C8">
          <w:rPr>
            <w:i/>
            <w:sz w:val="20"/>
            <w:szCs w:val="18"/>
          </w:rPr>
          <w:t>12</w:t>
        </w:r>
        <w:r w:rsidR="00D06160">
          <w:rPr>
            <w:i/>
            <w:sz w:val="20"/>
            <w:szCs w:val="18"/>
          </w:rPr>
          <w:t>0</w:t>
        </w:r>
      </w:p>
      <w:p w14:paraId="2EC65494" w14:textId="697EBFB9" w:rsidR="001F1E43" w:rsidRDefault="00F338EE" w:rsidP="000E1EF3">
        <w:pPr>
          <w:pStyle w:val="Header"/>
          <w:spacing w:after="210" w:line="240" w:lineRule="auto"/>
        </w:pPr>
        <w:r>
          <w:rPr>
            <w:iCs/>
          </w:rPr>
          <w:pict w14:anchorId="1FDF9030">
            <v:rect id="_x0000_i1025" style="width:496.15pt;height:.5pt" o:hrpct="0" o:hrstd="t" o:hrnoshade="t" o:hr="t" fillcolor="black [3213]" stroked="f"/>
          </w:pict>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25BEB5" w14:textId="4A6E46FF" w:rsidR="001F1E43" w:rsidRPr="009D6A20" w:rsidRDefault="006232C8">
    <w:pPr>
      <w:pStyle w:val="Header"/>
      <w:jc w:val="right"/>
      <w:rPr>
        <w:b/>
        <w:sz w:val="19"/>
        <w:szCs w:val="19"/>
      </w:rPr>
    </w:pPr>
    <w:r w:rsidRPr="00632872">
      <w:rPr>
        <w:bCs/>
        <w:i/>
        <w:sz w:val="20"/>
      </w:rPr>
      <w:t>D. D. Le,</w:t>
    </w:r>
    <w:r w:rsidRPr="00632872">
      <w:rPr>
        <w:bCs/>
        <w:i/>
        <w:sz w:val="20"/>
        <w:vertAlign w:val="superscript"/>
      </w:rPr>
      <w:t xml:space="preserve"> </w:t>
    </w:r>
    <w:r w:rsidRPr="00632872">
      <w:rPr>
        <w:bCs/>
        <w:i/>
        <w:sz w:val="20"/>
      </w:rPr>
      <w:t>V. T. Trinh, and H. L. Nguyen</w:t>
    </w:r>
    <w:r w:rsidRPr="007C5552">
      <w:rPr>
        <w:i/>
        <w:sz w:val="20"/>
        <w:szCs w:val="18"/>
      </w:rPr>
      <w:t xml:space="preserve"> / GMSARN International Journal 1</w:t>
    </w:r>
    <w:r>
      <w:rPr>
        <w:i/>
        <w:sz w:val="20"/>
        <w:szCs w:val="18"/>
      </w:rPr>
      <w:t xml:space="preserve">6 </w:t>
    </w:r>
    <w:r w:rsidRPr="007C5552">
      <w:rPr>
        <w:i/>
        <w:sz w:val="20"/>
        <w:szCs w:val="18"/>
      </w:rPr>
      <w:t>(202</w:t>
    </w:r>
    <w:r>
      <w:rPr>
        <w:i/>
        <w:sz w:val="20"/>
        <w:szCs w:val="18"/>
      </w:rPr>
      <w:t>2</w:t>
    </w:r>
    <w:r w:rsidRPr="007C5552">
      <w:rPr>
        <w:i/>
        <w:sz w:val="20"/>
        <w:szCs w:val="18"/>
      </w:rPr>
      <w:t xml:space="preserve">) </w:t>
    </w:r>
    <w:r>
      <w:rPr>
        <w:i/>
        <w:sz w:val="20"/>
        <w:szCs w:val="18"/>
      </w:rPr>
      <w:t>11</w:t>
    </w:r>
    <w:r w:rsidR="00D06160">
      <w:rPr>
        <w:i/>
        <w:sz w:val="20"/>
        <w:szCs w:val="18"/>
      </w:rPr>
      <w:t>5</w:t>
    </w:r>
    <w:r w:rsidRPr="007C5552">
      <w:rPr>
        <w:i/>
        <w:sz w:val="20"/>
        <w:szCs w:val="18"/>
      </w:rPr>
      <w:t>-</w:t>
    </w:r>
    <w:r>
      <w:rPr>
        <w:i/>
        <w:sz w:val="20"/>
        <w:szCs w:val="18"/>
      </w:rPr>
      <w:t>12</w:t>
    </w:r>
    <w:r w:rsidR="00D06160">
      <w:rPr>
        <w:i/>
        <w:sz w:val="20"/>
        <w:szCs w:val="18"/>
      </w:rPr>
      <w:t>0</w:t>
    </w:r>
    <w:r w:rsidR="001F1E43">
      <w:rPr>
        <w:smallCaps/>
        <w:noProof w:val="0"/>
      </w:rPr>
      <w:tab/>
    </w:r>
    <w:r w:rsidR="001F1E43">
      <w:rPr>
        <w:smallCaps/>
        <w:noProof w:val="0"/>
      </w:rPr>
      <w:tab/>
      <w:t xml:space="preserve">         </w:t>
    </w:r>
    <w:sdt>
      <w:sdtPr>
        <w:rPr>
          <w:noProof w:val="0"/>
        </w:rPr>
        <w:id w:val="-1884632282"/>
        <w:docPartObj>
          <w:docPartGallery w:val="Page Numbers (Top of Page)"/>
          <w:docPartUnique/>
        </w:docPartObj>
      </w:sdtPr>
      <w:sdtEndPr>
        <w:rPr>
          <w:b/>
          <w:noProof/>
          <w:sz w:val="19"/>
          <w:szCs w:val="19"/>
        </w:rPr>
      </w:sdtEndPr>
      <w:sdtContent>
        <w:r w:rsidR="001F1E43" w:rsidRPr="00366F72">
          <w:rPr>
            <w:bCs/>
            <w:noProof w:val="0"/>
            <w:sz w:val="20"/>
          </w:rPr>
          <w:fldChar w:fldCharType="begin"/>
        </w:r>
        <w:r w:rsidR="001F1E43" w:rsidRPr="00366F72">
          <w:rPr>
            <w:bCs/>
            <w:sz w:val="20"/>
          </w:rPr>
          <w:instrText xml:space="preserve"> PAGE   \* MERGEFORMAT </w:instrText>
        </w:r>
        <w:r w:rsidR="001F1E43" w:rsidRPr="00366F72">
          <w:rPr>
            <w:bCs/>
            <w:noProof w:val="0"/>
            <w:sz w:val="20"/>
          </w:rPr>
          <w:fldChar w:fldCharType="separate"/>
        </w:r>
        <w:r w:rsidR="0081671F">
          <w:rPr>
            <w:bCs/>
            <w:sz w:val="20"/>
          </w:rPr>
          <w:t>119</w:t>
        </w:r>
        <w:r w:rsidR="001F1E43" w:rsidRPr="00366F72">
          <w:rPr>
            <w:bCs/>
            <w:sz w:val="20"/>
          </w:rPr>
          <w:fldChar w:fldCharType="end"/>
        </w:r>
      </w:sdtContent>
    </w:sdt>
  </w:p>
  <w:p w14:paraId="7E12244E" w14:textId="77777777" w:rsidR="001F1E43" w:rsidRDefault="00F338EE" w:rsidP="000E1EF3">
    <w:pPr>
      <w:pStyle w:val="Header"/>
      <w:spacing w:after="210" w:line="240" w:lineRule="auto"/>
      <w:jc w:val="right"/>
    </w:pPr>
    <w:r>
      <w:rPr>
        <w:iCs/>
      </w:rPr>
      <w:pict w14:anchorId="5EAB56DB">
        <v:rect id="_x0000_i1026" style="width:496.15pt;height:.5pt" o:hrpct="0" o:hrstd="t" o:hrnoshade="t" o:hr="t" fillcolor="black [3213]" stroked="f"/>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952" w:type="dxa"/>
      <w:jc w:val="center"/>
      <w:tblBorders>
        <w:bottom w:val="single" w:sz="36" w:space="0" w:color="auto"/>
      </w:tblBorders>
      <w:shd w:val="pct10" w:color="F2F2F2" w:themeColor="background1" w:themeShade="F2" w:fill="auto"/>
      <w:tblLayout w:type="fixed"/>
      <w:tblLook w:val="04A0" w:firstRow="1" w:lastRow="0" w:firstColumn="1" w:lastColumn="0" w:noHBand="0" w:noVBand="1"/>
    </w:tblPr>
    <w:tblGrid>
      <w:gridCol w:w="9952"/>
    </w:tblGrid>
    <w:tr w:rsidR="001F1E43" w:rsidRPr="00C76368" w14:paraId="64D8C6AF" w14:textId="77777777" w:rsidTr="00C22713">
      <w:trPr>
        <w:trHeight w:val="57"/>
        <w:jc w:val="center"/>
      </w:trPr>
      <w:tc>
        <w:tcPr>
          <w:tcW w:w="9952" w:type="dxa"/>
          <w:tcBorders>
            <w:bottom w:val="single" w:sz="2" w:space="0" w:color="auto"/>
          </w:tcBorders>
          <w:shd w:val="pct10" w:color="F2F2F2" w:themeColor="background1" w:themeShade="F2" w:fill="auto"/>
        </w:tcPr>
        <w:p w14:paraId="58DB0196" w14:textId="518B6A36" w:rsidR="001F1E43" w:rsidRPr="007C5552" w:rsidRDefault="00632872" w:rsidP="00D06160">
          <w:pPr>
            <w:pStyle w:val="Header"/>
            <w:tabs>
              <w:tab w:val="left" w:pos="6804"/>
            </w:tabs>
            <w:jc w:val="center"/>
            <w:rPr>
              <w:i/>
              <w:sz w:val="18"/>
              <w:szCs w:val="18"/>
            </w:rPr>
          </w:pPr>
          <w:r w:rsidRPr="00632872">
            <w:rPr>
              <w:bCs/>
              <w:i/>
              <w:sz w:val="20"/>
            </w:rPr>
            <w:t>D. D. Le,</w:t>
          </w:r>
          <w:r w:rsidRPr="00632872">
            <w:rPr>
              <w:bCs/>
              <w:i/>
              <w:sz w:val="20"/>
              <w:vertAlign w:val="superscript"/>
            </w:rPr>
            <w:t xml:space="preserve"> </w:t>
          </w:r>
          <w:r w:rsidRPr="00632872">
            <w:rPr>
              <w:bCs/>
              <w:i/>
              <w:sz w:val="20"/>
            </w:rPr>
            <w:t>V. T. Trinh, and H. L. Nguyen</w:t>
          </w:r>
          <w:r w:rsidR="001F1E43" w:rsidRPr="007C5552">
            <w:rPr>
              <w:i/>
              <w:sz w:val="20"/>
              <w:szCs w:val="18"/>
            </w:rPr>
            <w:t xml:space="preserve"> / GMSARN International Journal 1</w:t>
          </w:r>
          <w:r w:rsidR="00FA3425">
            <w:rPr>
              <w:i/>
              <w:sz w:val="20"/>
              <w:szCs w:val="18"/>
            </w:rPr>
            <w:t>6</w:t>
          </w:r>
          <w:r w:rsidR="001F1E43">
            <w:rPr>
              <w:i/>
              <w:sz w:val="20"/>
              <w:szCs w:val="18"/>
            </w:rPr>
            <w:t xml:space="preserve"> </w:t>
          </w:r>
          <w:r w:rsidR="001F1E43" w:rsidRPr="007C5552">
            <w:rPr>
              <w:i/>
              <w:sz w:val="20"/>
              <w:szCs w:val="18"/>
            </w:rPr>
            <w:t>(202</w:t>
          </w:r>
          <w:r w:rsidR="00FA3425">
            <w:rPr>
              <w:i/>
              <w:sz w:val="20"/>
              <w:szCs w:val="18"/>
            </w:rPr>
            <w:t>2</w:t>
          </w:r>
          <w:r w:rsidR="001F1E43" w:rsidRPr="007C5552">
            <w:rPr>
              <w:i/>
              <w:sz w:val="20"/>
              <w:szCs w:val="18"/>
            </w:rPr>
            <w:t xml:space="preserve">) </w:t>
          </w:r>
          <w:r w:rsidR="00FA3425">
            <w:rPr>
              <w:i/>
              <w:sz w:val="20"/>
              <w:szCs w:val="18"/>
            </w:rPr>
            <w:t>1</w:t>
          </w:r>
          <w:r>
            <w:rPr>
              <w:i/>
              <w:sz w:val="20"/>
              <w:szCs w:val="18"/>
            </w:rPr>
            <w:t>1</w:t>
          </w:r>
          <w:r w:rsidR="00D06160">
            <w:rPr>
              <w:i/>
              <w:sz w:val="20"/>
              <w:szCs w:val="18"/>
            </w:rPr>
            <w:t>5</w:t>
          </w:r>
          <w:r w:rsidR="001F1E43" w:rsidRPr="007C5552">
            <w:rPr>
              <w:i/>
              <w:sz w:val="20"/>
              <w:szCs w:val="18"/>
            </w:rPr>
            <w:t>-</w:t>
          </w:r>
          <w:r w:rsidR="00FA3425">
            <w:rPr>
              <w:i/>
              <w:sz w:val="20"/>
              <w:szCs w:val="18"/>
            </w:rPr>
            <w:t>1</w:t>
          </w:r>
          <w:r>
            <w:rPr>
              <w:i/>
              <w:sz w:val="20"/>
              <w:szCs w:val="18"/>
            </w:rPr>
            <w:t>2</w:t>
          </w:r>
          <w:r w:rsidR="00D06160">
            <w:rPr>
              <w:i/>
              <w:sz w:val="20"/>
              <w:szCs w:val="18"/>
            </w:rPr>
            <w:t>0</w:t>
          </w:r>
        </w:p>
      </w:tc>
    </w:tr>
  </w:tbl>
  <w:p w14:paraId="6B4B16B1" w14:textId="77777777" w:rsidR="001F1E43" w:rsidRDefault="001F1E43" w:rsidP="009A6D87">
    <w:pPr>
      <w:pStyle w:val="Header"/>
      <w:tabs>
        <w:tab w:val="clear" w:pos="4706"/>
        <w:tab w:val="clear" w:pos="9356"/>
        <w:tab w:val="left" w:pos="5785"/>
      </w:tabs>
      <w:spacing w:after="0" w:line="240" w:lineRule="aut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FFFFFFFF"/>
    <w:lvl w:ilvl="0">
      <w:numFmt w:val="decimal"/>
      <w:lvlText w:val="*"/>
      <w:lvlJc w:val="left"/>
    </w:lvl>
  </w:abstractNum>
  <w:abstractNum w:abstractNumId="1">
    <w:nsid w:val="064111D9"/>
    <w:multiLevelType w:val="hybridMultilevel"/>
    <w:tmpl w:val="EA92AA8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10E83A3E"/>
    <w:multiLevelType w:val="hybridMultilevel"/>
    <w:tmpl w:val="2BB4284C"/>
    <w:lvl w:ilvl="0" w:tplc="40266276">
      <w:start w:val="1"/>
      <w:numFmt w:val="bullet"/>
      <w:lvlText w:val=""/>
      <w:lvlJc w:val="left"/>
      <w:pPr>
        <w:tabs>
          <w:tab w:val="num" w:pos="576"/>
        </w:tabs>
        <w:ind w:left="576" w:hanging="288"/>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4">
    <w:nsid w:val="22F12833"/>
    <w:multiLevelType w:val="hybridMultilevel"/>
    <w:tmpl w:val="F2A2C728"/>
    <w:lvl w:ilvl="0" w:tplc="6C48634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517274C"/>
    <w:multiLevelType w:val="singleLevel"/>
    <w:tmpl w:val="04090011"/>
    <w:lvl w:ilvl="0">
      <w:start w:val="1"/>
      <w:numFmt w:val="decimal"/>
      <w:lvlText w:val="%1)"/>
      <w:lvlJc w:val="left"/>
      <w:pPr>
        <w:tabs>
          <w:tab w:val="num" w:pos="360"/>
        </w:tabs>
        <w:ind w:left="360" w:hanging="360"/>
      </w:pPr>
    </w:lvl>
  </w:abstractNum>
  <w:abstractNum w:abstractNumId="6">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8">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9">
    <w:nsid w:val="553B7E72"/>
    <w:multiLevelType w:val="hybridMultilevel"/>
    <w:tmpl w:val="C60C6AFC"/>
    <w:lvl w:ilvl="0" w:tplc="BBBEEE4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1st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1">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2">
    <w:nsid w:val="5E884538"/>
    <w:multiLevelType w:val="hybridMultilevel"/>
    <w:tmpl w:val="7F0A1124"/>
    <w:lvl w:ilvl="0" w:tplc="D5FCB96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5EF53453"/>
    <w:multiLevelType w:val="hybridMultilevel"/>
    <w:tmpl w:val="541879E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DC3293B"/>
    <w:multiLevelType w:val="singleLevel"/>
    <w:tmpl w:val="FC528E46"/>
    <w:lvl w:ilvl="0">
      <w:start w:val="1"/>
      <w:numFmt w:val="decimal"/>
      <w:lvlText w:val="[%1]"/>
      <w:lvlJc w:val="left"/>
      <w:pPr>
        <w:tabs>
          <w:tab w:val="num" w:pos="360"/>
        </w:tabs>
        <w:ind w:left="360" w:hanging="360"/>
      </w:pPr>
      <w:rPr>
        <w:sz w:val="18"/>
        <w:szCs w:val="20"/>
      </w:rPr>
    </w:lvl>
  </w:abstractNum>
  <w:abstractNum w:abstractNumId="15">
    <w:nsid w:val="6E0D3E94"/>
    <w:multiLevelType w:val="hybridMultilevel"/>
    <w:tmpl w:val="C96A86AA"/>
    <w:lvl w:ilvl="0" w:tplc="0409000F">
      <w:start w:val="1"/>
      <w:numFmt w:val="decimal"/>
      <w:lvlText w:val="%1."/>
      <w:lvlJc w:val="left"/>
      <w:pPr>
        <w:ind w:left="919" w:hanging="360"/>
      </w:pPr>
    </w:lvl>
    <w:lvl w:ilvl="1" w:tplc="04090019">
      <w:start w:val="1"/>
      <w:numFmt w:val="lowerLetter"/>
      <w:lvlText w:val="%2."/>
      <w:lvlJc w:val="left"/>
      <w:pPr>
        <w:ind w:left="1639" w:hanging="360"/>
      </w:pPr>
    </w:lvl>
    <w:lvl w:ilvl="2" w:tplc="0409001B" w:tentative="1">
      <w:start w:val="1"/>
      <w:numFmt w:val="lowerRoman"/>
      <w:lvlText w:val="%3."/>
      <w:lvlJc w:val="right"/>
      <w:pPr>
        <w:ind w:left="2359" w:hanging="180"/>
      </w:pPr>
    </w:lvl>
    <w:lvl w:ilvl="3" w:tplc="0409000F" w:tentative="1">
      <w:start w:val="1"/>
      <w:numFmt w:val="decimal"/>
      <w:lvlText w:val="%4."/>
      <w:lvlJc w:val="left"/>
      <w:pPr>
        <w:ind w:left="3079" w:hanging="360"/>
      </w:pPr>
    </w:lvl>
    <w:lvl w:ilvl="4" w:tplc="04090019" w:tentative="1">
      <w:start w:val="1"/>
      <w:numFmt w:val="lowerLetter"/>
      <w:lvlText w:val="%5."/>
      <w:lvlJc w:val="left"/>
      <w:pPr>
        <w:ind w:left="3799" w:hanging="360"/>
      </w:pPr>
    </w:lvl>
    <w:lvl w:ilvl="5" w:tplc="0409001B" w:tentative="1">
      <w:start w:val="1"/>
      <w:numFmt w:val="lowerRoman"/>
      <w:lvlText w:val="%6."/>
      <w:lvlJc w:val="right"/>
      <w:pPr>
        <w:ind w:left="4519" w:hanging="180"/>
      </w:pPr>
    </w:lvl>
    <w:lvl w:ilvl="6" w:tplc="0409000F" w:tentative="1">
      <w:start w:val="1"/>
      <w:numFmt w:val="decimal"/>
      <w:lvlText w:val="%7."/>
      <w:lvlJc w:val="left"/>
      <w:pPr>
        <w:ind w:left="5239" w:hanging="360"/>
      </w:pPr>
    </w:lvl>
    <w:lvl w:ilvl="7" w:tplc="04090019" w:tentative="1">
      <w:start w:val="1"/>
      <w:numFmt w:val="lowerLetter"/>
      <w:lvlText w:val="%8."/>
      <w:lvlJc w:val="left"/>
      <w:pPr>
        <w:ind w:left="5959" w:hanging="360"/>
      </w:pPr>
    </w:lvl>
    <w:lvl w:ilvl="8" w:tplc="0409001B" w:tentative="1">
      <w:start w:val="1"/>
      <w:numFmt w:val="lowerRoman"/>
      <w:lvlText w:val="%9."/>
      <w:lvlJc w:val="right"/>
      <w:pPr>
        <w:ind w:left="6679" w:hanging="180"/>
      </w:pPr>
    </w:lvl>
  </w:abstractNum>
  <w:num w:numId="1">
    <w:abstractNumId w:val="6"/>
  </w:num>
  <w:num w:numId="2">
    <w:abstractNumId w:val="11"/>
  </w:num>
  <w:num w:numId="3">
    <w:abstractNumId w:val="3"/>
  </w:num>
  <w:num w:numId="4">
    <w:abstractNumId w:val="8"/>
  </w:num>
  <w:num w:numId="5">
    <w:abstractNumId w:val="10"/>
  </w:num>
  <w:num w:numId="6">
    <w:abstractNumId w:val="10"/>
  </w:num>
  <w:num w:numId="7">
    <w:abstractNumId w:val="7"/>
  </w:num>
  <w:num w:numId="8">
    <w:abstractNumId w:val="14"/>
  </w:num>
  <w:num w:numId="9">
    <w:abstractNumId w:val="12"/>
  </w:num>
  <w:num w:numId="10">
    <w:abstractNumId w:val="10"/>
  </w:num>
  <w:num w:numId="11">
    <w:abstractNumId w:val="10"/>
  </w:num>
  <w:num w:numId="12">
    <w:abstractNumId w:val="10"/>
  </w:num>
  <w:num w:numId="13">
    <w:abstractNumId w:val="10"/>
  </w:num>
  <w:num w:numId="14">
    <w:abstractNumId w:val="10"/>
  </w:num>
  <w:num w:numId="15">
    <w:abstractNumId w:val="10"/>
  </w:num>
  <w:num w:numId="16">
    <w:abstractNumId w:val="10"/>
  </w:num>
  <w:num w:numId="17">
    <w:abstractNumId w:val="10"/>
  </w:num>
  <w:num w:numId="18">
    <w:abstractNumId w:val="10"/>
  </w:num>
  <w:num w:numId="19">
    <w:abstractNumId w:val="10"/>
  </w:num>
  <w:num w:numId="20">
    <w:abstractNumId w:val="0"/>
    <w:lvlOverride w:ilvl="0">
      <w:lvl w:ilvl="0">
        <w:numFmt w:val="bullet"/>
        <w:lvlText w:val=""/>
        <w:legacy w:legacy="1" w:legacySpace="0" w:legacyIndent="360"/>
        <w:lvlJc w:val="left"/>
        <w:pPr>
          <w:ind w:left="720" w:hanging="360"/>
        </w:pPr>
        <w:rPr>
          <w:rFonts w:ascii="Symbol" w:hAnsi="Symbol" w:hint="default"/>
        </w:rPr>
      </w:lvl>
    </w:lvlOverride>
  </w:num>
  <w:num w:numId="21">
    <w:abstractNumId w:val="5"/>
  </w:num>
  <w:num w:numId="22">
    <w:abstractNumId w:val="2"/>
  </w:num>
  <w:num w:numId="23">
    <w:abstractNumId w:val="1"/>
  </w:num>
  <w:num w:numId="24">
    <w:abstractNumId w:val="4"/>
  </w:num>
  <w:num w:numId="25">
    <w:abstractNumId w:val="15"/>
  </w:num>
  <w:num w:numId="26">
    <w:abstractNumId w:val="13"/>
  </w:num>
  <w:num w:numId="27">
    <w:abstractNumId w:val="9"/>
  </w:num>
  <w:num w:numId="28">
    <w:abstractNumId w:val="10"/>
  </w:num>
  <w:num w:numId="29">
    <w:abstractNumId w:val="10"/>
  </w:num>
  <w:num w:numId="30">
    <w:abstractNumId w:val="10"/>
  </w:num>
  <w:num w:numId="31">
    <w:abstractNumId w:val="10"/>
  </w:num>
  <w:num w:numId="32">
    <w:abstractNumId w:val="1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10"/>
  <w:printPostScriptOverText/>
  <w:embedTrueTypeFonts/>
  <w:mirrorMargins/>
  <w:proofState w:spelling="clean" w:grammar="clean"/>
  <w:attachedTemplate r:id="rId1"/>
  <w:defaultTabStop w:val="720"/>
  <w:evenAndOddHeaders/>
  <w:drawingGridHorizontalSpacing w:val="120"/>
  <w:drawingGridVerticalSpacing w:val="120"/>
  <w:noPunctuationKerning/>
  <w:characterSpacingControl w:val="doNotCompress"/>
  <w:hdrShapeDefaults>
    <o:shapedefaults v:ext="edit" spidmax="2049"/>
  </w:hdrShapeDefaults>
  <w:footnotePr>
    <w:numFmt w:val="chicago"/>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1409"/>
    <w:rsid w:val="00000D5F"/>
    <w:rsid w:val="00010DCE"/>
    <w:rsid w:val="00011B4B"/>
    <w:rsid w:val="00011C98"/>
    <w:rsid w:val="00014765"/>
    <w:rsid w:val="00014B28"/>
    <w:rsid w:val="00014F09"/>
    <w:rsid w:val="00016C72"/>
    <w:rsid w:val="00017B85"/>
    <w:rsid w:val="00022C27"/>
    <w:rsid w:val="00025F30"/>
    <w:rsid w:val="0002617F"/>
    <w:rsid w:val="0002766B"/>
    <w:rsid w:val="00030D1F"/>
    <w:rsid w:val="000311FD"/>
    <w:rsid w:val="000315C7"/>
    <w:rsid w:val="0003173D"/>
    <w:rsid w:val="00031DA1"/>
    <w:rsid w:val="000328D8"/>
    <w:rsid w:val="00033F04"/>
    <w:rsid w:val="0003406C"/>
    <w:rsid w:val="00035593"/>
    <w:rsid w:val="00035920"/>
    <w:rsid w:val="00036880"/>
    <w:rsid w:val="00036A35"/>
    <w:rsid w:val="00040353"/>
    <w:rsid w:val="000403A7"/>
    <w:rsid w:val="00040DC5"/>
    <w:rsid w:val="0004139D"/>
    <w:rsid w:val="00044A17"/>
    <w:rsid w:val="000457C8"/>
    <w:rsid w:val="00045AB9"/>
    <w:rsid w:val="0004637C"/>
    <w:rsid w:val="00047C45"/>
    <w:rsid w:val="00050249"/>
    <w:rsid w:val="00050BFC"/>
    <w:rsid w:val="000518F0"/>
    <w:rsid w:val="00052B25"/>
    <w:rsid w:val="0005306A"/>
    <w:rsid w:val="000560E2"/>
    <w:rsid w:val="00056920"/>
    <w:rsid w:val="00060619"/>
    <w:rsid w:val="00061134"/>
    <w:rsid w:val="000613DA"/>
    <w:rsid w:val="00064A0B"/>
    <w:rsid w:val="0006684C"/>
    <w:rsid w:val="00067CE7"/>
    <w:rsid w:val="00067E37"/>
    <w:rsid w:val="00072AAA"/>
    <w:rsid w:val="00076EC6"/>
    <w:rsid w:val="00077CD7"/>
    <w:rsid w:val="00081B61"/>
    <w:rsid w:val="00081F7D"/>
    <w:rsid w:val="00083565"/>
    <w:rsid w:val="000841CE"/>
    <w:rsid w:val="0008532A"/>
    <w:rsid w:val="000853BD"/>
    <w:rsid w:val="00086217"/>
    <w:rsid w:val="00086236"/>
    <w:rsid w:val="00090493"/>
    <w:rsid w:val="00091A53"/>
    <w:rsid w:val="00092030"/>
    <w:rsid w:val="000939FF"/>
    <w:rsid w:val="00093F79"/>
    <w:rsid w:val="000948A7"/>
    <w:rsid w:val="00095446"/>
    <w:rsid w:val="000973C8"/>
    <w:rsid w:val="00097594"/>
    <w:rsid w:val="000A221F"/>
    <w:rsid w:val="000A2A3A"/>
    <w:rsid w:val="000A55BD"/>
    <w:rsid w:val="000A65D4"/>
    <w:rsid w:val="000B060F"/>
    <w:rsid w:val="000B137C"/>
    <w:rsid w:val="000B1B96"/>
    <w:rsid w:val="000B21E1"/>
    <w:rsid w:val="000B2D31"/>
    <w:rsid w:val="000B5E84"/>
    <w:rsid w:val="000B70F1"/>
    <w:rsid w:val="000C06E9"/>
    <w:rsid w:val="000C1409"/>
    <w:rsid w:val="000C3885"/>
    <w:rsid w:val="000C3AA9"/>
    <w:rsid w:val="000C6DD8"/>
    <w:rsid w:val="000C7CC7"/>
    <w:rsid w:val="000D0074"/>
    <w:rsid w:val="000D07A1"/>
    <w:rsid w:val="000D2F0F"/>
    <w:rsid w:val="000D32D4"/>
    <w:rsid w:val="000D395C"/>
    <w:rsid w:val="000D53E3"/>
    <w:rsid w:val="000D59F2"/>
    <w:rsid w:val="000D6001"/>
    <w:rsid w:val="000D67C6"/>
    <w:rsid w:val="000E0091"/>
    <w:rsid w:val="000E0F54"/>
    <w:rsid w:val="000E1EF3"/>
    <w:rsid w:val="000E212B"/>
    <w:rsid w:val="000E258D"/>
    <w:rsid w:val="000E3D85"/>
    <w:rsid w:val="000E4CEF"/>
    <w:rsid w:val="000F31B1"/>
    <w:rsid w:val="000F3A0B"/>
    <w:rsid w:val="000F699F"/>
    <w:rsid w:val="000F6B42"/>
    <w:rsid w:val="000F71E3"/>
    <w:rsid w:val="00100E25"/>
    <w:rsid w:val="001036CC"/>
    <w:rsid w:val="0010685F"/>
    <w:rsid w:val="00107D9F"/>
    <w:rsid w:val="0011024F"/>
    <w:rsid w:val="00110A26"/>
    <w:rsid w:val="00111CA4"/>
    <w:rsid w:val="001120C1"/>
    <w:rsid w:val="001121D0"/>
    <w:rsid w:val="00112F35"/>
    <w:rsid w:val="00113D8C"/>
    <w:rsid w:val="0011461E"/>
    <w:rsid w:val="00114D92"/>
    <w:rsid w:val="001163BA"/>
    <w:rsid w:val="001167D6"/>
    <w:rsid w:val="00116B58"/>
    <w:rsid w:val="00117A48"/>
    <w:rsid w:val="00117E53"/>
    <w:rsid w:val="001203E2"/>
    <w:rsid w:val="00122279"/>
    <w:rsid w:val="00122F45"/>
    <w:rsid w:val="00122FA4"/>
    <w:rsid w:val="00122FB2"/>
    <w:rsid w:val="00123AD8"/>
    <w:rsid w:val="00125655"/>
    <w:rsid w:val="00126A63"/>
    <w:rsid w:val="001274B8"/>
    <w:rsid w:val="00131C6F"/>
    <w:rsid w:val="001323CB"/>
    <w:rsid w:val="00132F86"/>
    <w:rsid w:val="00132F95"/>
    <w:rsid w:val="0013612B"/>
    <w:rsid w:val="00136D96"/>
    <w:rsid w:val="00136DB9"/>
    <w:rsid w:val="00136FA5"/>
    <w:rsid w:val="00141760"/>
    <w:rsid w:val="00142DE8"/>
    <w:rsid w:val="0014460D"/>
    <w:rsid w:val="001446AE"/>
    <w:rsid w:val="00145B3C"/>
    <w:rsid w:val="00147C85"/>
    <w:rsid w:val="0015046D"/>
    <w:rsid w:val="00154692"/>
    <w:rsid w:val="00156B12"/>
    <w:rsid w:val="00160666"/>
    <w:rsid w:val="00161F9D"/>
    <w:rsid w:val="00163A94"/>
    <w:rsid w:val="001666C6"/>
    <w:rsid w:val="00166B1F"/>
    <w:rsid w:val="00166E32"/>
    <w:rsid w:val="0017199C"/>
    <w:rsid w:val="00174173"/>
    <w:rsid w:val="0017435C"/>
    <w:rsid w:val="00180AA5"/>
    <w:rsid w:val="001857B6"/>
    <w:rsid w:val="00187A19"/>
    <w:rsid w:val="00190C33"/>
    <w:rsid w:val="0019211F"/>
    <w:rsid w:val="001933FA"/>
    <w:rsid w:val="00194B23"/>
    <w:rsid w:val="00194D46"/>
    <w:rsid w:val="00194FED"/>
    <w:rsid w:val="001955FF"/>
    <w:rsid w:val="00195876"/>
    <w:rsid w:val="00196058"/>
    <w:rsid w:val="0019712D"/>
    <w:rsid w:val="00197840"/>
    <w:rsid w:val="00197E2D"/>
    <w:rsid w:val="001A0738"/>
    <w:rsid w:val="001A0783"/>
    <w:rsid w:val="001A54A9"/>
    <w:rsid w:val="001A6ABB"/>
    <w:rsid w:val="001B120A"/>
    <w:rsid w:val="001B6E7B"/>
    <w:rsid w:val="001B735B"/>
    <w:rsid w:val="001B79B4"/>
    <w:rsid w:val="001C23B9"/>
    <w:rsid w:val="001C253E"/>
    <w:rsid w:val="001C2569"/>
    <w:rsid w:val="001C3AD7"/>
    <w:rsid w:val="001C44C9"/>
    <w:rsid w:val="001C5606"/>
    <w:rsid w:val="001C578C"/>
    <w:rsid w:val="001C606C"/>
    <w:rsid w:val="001C6C45"/>
    <w:rsid w:val="001C7414"/>
    <w:rsid w:val="001C7AB7"/>
    <w:rsid w:val="001D0346"/>
    <w:rsid w:val="001D0783"/>
    <w:rsid w:val="001D32CE"/>
    <w:rsid w:val="001D3D24"/>
    <w:rsid w:val="001D6EE2"/>
    <w:rsid w:val="001D70ED"/>
    <w:rsid w:val="001E011E"/>
    <w:rsid w:val="001E033B"/>
    <w:rsid w:val="001E05B3"/>
    <w:rsid w:val="001E1C0F"/>
    <w:rsid w:val="001E2A4D"/>
    <w:rsid w:val="001E4995"/>
    <w:rsid w:val="001E4CDB"/>
    <w:rsid w:val="001E54F8"/>
    <w:rsid w:val="001E6B50"/>
    <w:rsid w:val="001E71BA"/>
    <w:rsid w:val="001F03AF"/>
    <w:rsid w:val="001F168C"/>
    <w:rsid w:val="001F1A24"/>
    <w:rsid w:val="001F1E43"/>
    <w:rsid w:val="001F3001"/>
    <w:rsid w:val="001F43D7"/>
    <w:rsid w:val="001F49A0"/>
    <w:rsid w:val="001F4C52"/>
    <w:rsid w:val="001F77E9"/>
    <w:rsid w:val="001F7B98"/>
    <w:rsid w:val="001F7CF3"/>
    <w:rsid w:val="00200150"/>
    <w:rsid w:val="002007AD"/>
    <w:rsid w:val="00200D7A"/>
    <w:rsid w:val="00201EA2"/>
    <w:rsid w:val="00202131"/>
    <w:rsid w:val="00203197"/>
    <w:rsid w:val="00203509"/>
    <w:rsid w:val="00203BA9"/>
    <w:rsid w:val="002042CC"/>
    <w:rsid w:val="00205238"/>
    <w:rsid w:val="0020556C"/>
    <w:rsid w:val="00205F4F"/>
    <w:rsid w:val="00206040"/>
    <w:rsid w:val="002071AD"/>
    <w:rsid w:val="0020720D"/>
    <w:rsid w:val="00207A67"/>
    <w:rsid w:val="00207C49"/>
    <w:rsid w:val="00207D92"/>
    <w:rsid w:val="00210135"/>
    <w:rsid w:val="00210448"/>
    <w:rsid w:val="002109E3"/>
    <w:rsid w:val="0021262C"/>
    <w:rsid w:val="0021406F"/>
    <w:rsid w:val="00214700"/>
    <w:rsid w:val="00215CDB"/>
    <w:rsid w:val="002178ED"/>
    <w:rsid w:val="0022015C"/>
    <w:rsid w:val="002222D9"/>
    <w:rsid w:val="0022232D"/>
    <w:rsid w:val="00224644"/>
    <w:rsid w:val="002251D0"/>
    <w:rsid w:val="00226649"/>
    <w:rsid w:val="0022704B"/>
    <w:rsid w:val="0023027C"/>
    <w:rsid w:val="002302A1"/>
    <w:rsid w:val="002303A0"/>
    <w:rsid w:val="00234053"/>
    <w:rsid w:val="0023423E"/>
    <w:rsid w:val="002359F1"/>
    <w:rsid w:val="00240153"/>
    <w:rsid w:val="00240B68"/>
    <w:rsid w:val="002411F5"/>
    <w:rsid w:val="002414FF"/>
    <w:rsid w:val="002424BA"/>
    <w:rsid w:val="00244687"/>
    <w:rsid w:val="00244CC2"/>
    <w:rsid w:val="0024580D"/>
    <w:rsid w:val="0024636F"/>
    <w:rsid w:val="00246442"/>
    <w:rsid w:val="00247538"/>
    <w:rsid w:val="00247539"/>
    <w:rsid w:val="00247961"/>
    <w:rsid w:val="00247BE6"/>
    <w:rsid w:val="00250B45"/>
    <w:rsid w:val="00250D20"/>
    <w:rsid w:val="0025106B"/>
    <w:rsid w:val="00251C9C"/>
    <w:rsid w:val="002529FE"/>
    <w:rsid w:val="00252B1A"/>
    <w:rsid w:val="00257318"/>
    <w:rsid w:val="00257A87"/>
    <w:rsid w:val="00260B35"/>
    <w:rsid w:val="002610C9"/>
    <w:rsid w:val="002614CA"/>
    <w:rsid w:val="00261662"/>
    <w:rsid w:val="00261CAB"/>
    <w:rsid w:val="0026239E"/>
    <w:rsid w:val="002625F0"/>
    <w:rsid w:val="0026295B"/>
    <w:rsid w:val="00263D4E"/>
    <w:rsid w:val="00264443"/>
    <w:rsid w:val="00266218"/>
    <w:rsid w:val="00276BA7"/>
    <w:rsid w:val="00277C56"/>
    <w:rsid w:val="002848D8"/>
    <w:rsid w:val="00284AD4"/>
    <w:rsid w:val="00285B51"/>
    <w:rsid w:val="0028667D"/>
    <w:rsid w:val="00290BB6"/>
    <w:rsid w:val="00290F37"/>
    <w:rsid w:val="002912ED"/>
    <w:rsid w:val="00291375"/>
    <w:rsid w:val="002929CA"/>
    <w:rsid w:val="002932B1"/>
    <w:rsid w:val="00294127"/>
    <w:rsid w:val="0029466B"/>
    <w:rsid w:val="00297547"/>
    <w:rsid w:val="002A0D78"/>
    <w:rsid w:val="002A1D7C"/>
    <w:rsid w:val="002A2438"/>
    <w:rsid w:val="002A3FEC"/>
    <w:rsid w:val="002A44E8"/>
    <w:rsid w:val="002A7F97"/>
    <w:rsid w:val="002B1C97"/>
    <w:rsid w:val="002B34F5"/>
    <w:rsid w:val="002B3F7D"/>
    <w:rsid w:val="002B3F9E"/>
    <w:rsid w:val="002B4C5E"/>
    <w:rsid w:val="002B6C9C"/>
    <w:rsid w:val="002B7B7C"/>
    <w:rsid w:val="002C2C70"/>
    <w:rsid w:val="002C5F86"/>
    <w:rsid w:val="002C5FCB"/>
    <w:rsid w:val="002C6A64"/>
    <w:rsid w:val="002C74A2"/>
    <w:rsid w:val="002D0C65"/>
    <w:rsid w:val="002D177E"/>
    <w:rsid w:val="002D4878"/>
    <w:rsid w:val="002D54B1"/>
    <w:rsid w:val="002D6D9F"/>
    <w:rsid w:val="002D7F5F"/>
    <w:rsid w:val="002E2029"/>
    <w:rsid w:val="002E206D"/>
    <w:rsid w:val="002E4F05"/>
    <w:rsid w:val="002E57FD"/>
    <w:rsid w:val="002E600A"/>
    <w:rsid w:val="002E6DEB"/>
    <w:rsid w:val="002E75D5"/>
    <w:rsid w:val="002F0F6F"/>
    <w:rsid w:val="002F2019"/>
    <w:rsid w:val="002F49EA"/>
    <w:rsid w:val="002F4C5C"/>
    <w:rsid w:val="002F5683"/>
    <w:rsid w:val="002F7050"/>
    <w:rsid w:val="002F751D"/>
    <w:rsid w:val="00300055"/>
    <w:rsid w:val="00302E7A"/>
    <w:rsid w:val="003048D4"/>
    <w:rsid w:val="0030578E"/>
    <w:rsid w:val="0030780E"/>
    <w:rsid w:val="00310F7F"/>
    <w:rsid w:val="0031270D"/>
    <w:rsid w:val="00312BAB"/>
    <w:rsid w:val="00313F0A"/>
    <w:rsid w:val="0031401A"/>
    <w:rsid w:val="0031483D"/>
    <w:rsid w:val="00315AC3"/>
    <w:rsid w:val="00315E09"/>
    <w:rsid w:val="0031626B"/>
    <w:rsid w:val="00317AEE"/>
    <w:rsid w:val="00322A87"/>
    <w:rsid w:val="00323E9A"/>
    <w:rsid w:val="003242B3"/>
    <w:rsid w:val="00326690"/>
    <w:rsid w:val="003312B7"/>
    <w:rsid w:val="00331A1E"/>
    <w:rsid w:val="00334EF0"/>
    <w:rsid w:val="003353FE"/>
    <w:rsid w:val="00335665"/>
    <w:rsid w:val="003400D6"/>
    <w:rsid w:val="003412D3"/>
    <w:rsid w:val="0034135C"/>
    <w:rsid w:val="00341FD7"/>
    <w:rsid w:val="00344835"/>
    <w:rsid w:val="00345AAF"/>
    <w:rsid w:val="003460E5"/>
    <w:rsid w:val="00347584"/>
    <w:rsid w:val="003502D7"/>
    <w:rsid w:val="00350DE6"/>
    <w:rsid w:val="00351C10"/>
    <w:rsid w:val="00352EBB"/>
    <w:rsid w:val="003536E9"/>
    <w:rsid w:val="0035416A"/>
    <w:rsid w:val="003547D5"/>
    <w:rsid w:val="003560A3"/>
    <w:rsid w:val="003560E1"/>
    <w:rsid w:val="00357015"/>
    <w:rsid w:val="00357812"/>
    <w:rsid w:val="0036004D"/>
    <w:rsid w:val="0036101B"/>
    <w:rsid w:val="003617C7"/>
    <w:rsid w:val="00362732"/>
    <w:rsid w:val="00362B0B"/>
    <w:rsid w:val="00363BA7"/>
    <w:rsid w:val="00365871"/>
    <w:rsid w:val="00366D7B"/>
    <w:rsid w:val="00366F72"/>
    <w:rsid w:val="00367649"/>
    <w:rsid w:val="00370E43"/>
    <w:rsid w:val="0037159A"/>
    <w:rsid w:val="00371AF5"/>
    <w:rsid w:val="0037346D"/>
    <w:rsid w:val="00373EB3"/>
    <w:rsid w:val="003742F7"/>
    <w:rsid w:val="00374413"/>
    <w:rsid w:val="003748BB"/>
    <w:rsid w:val="003750C4"/>
    <w:rsid w:val="00377733"/>
    <w:rsid w:val="003806A4"/>
    <w:rsid w:val="003816DD"/>
    <w:rsid w:val="00382978"/>
    <w:rsid w:val="00383A9F"/>
    <w:rsid w:val="00384ECE"/>
    <w:rsid w:val="0038510E"/>
    <w:rsid w:val="00386084"/>
    <w:rsid w:val="00386ADF"/>
    <w:rsid w:val="00392CFB"/>
    <w:rsid w:val="0039348C"/>
    <w:rsid w:val="0039381D"/>
    <w:rsid w:val="00394156"/>
    <w:rsid w:val="00395233"/>
    <w:rsid w:val="00395891"/>
    <w:rsid w:val="003A0429"/>
    <w:rsid w:val="003A242F"/>
    <w:rsid w:val="003A275D"/>
    <w:rsid w:val="003A3AE9"/>
    <w:rsid w:val="003A4604"/>
    <w:rsid w:val="003A58EA"/>
    <w:rsid w:val="003A74F9"/>
    <w:rsid w:val="003B249E"/>
    <w:rsid w:val="003C3004"/>
    <w:rsid w:val="003C552C"/>
    <w:rsid w:val="003C56AE"/>
    <w:rsid w:val="003C7605"/>
    <w:rsid w:val="003D2B7E"/>
    <w:rsid w:val="003D2D51"/>
    <w:rsid w:val="003D341A"/>
    <w:rsid w:val="003D6FE7"/>
    <w:rsid w:val="003D704E"/>
    <w:rsid w:val="003E19F9"/>
    <w:rsid w:val="003E3745"/>
    <w:rsid w:val="003E3BB1"/>
    <w:rsid w:val="003E41F2"/>
    <w:rsid w:val="003E51F7"/>
    <w:rsid w:val="003E523B"/>
    <w:rsid w:val="003E5600"/>
    <w:rsid w:val="003E57F1"/>
    <w:rsid w:val="003E65DF"/>
    <w:rsid w:val="003E6C51"/>
    <w:rsid w:val="003F04DD"/>
    <w:rsid w:val="003F1BB1"/>
    <w:rsid w:val="003F28D4"/>
    <w:rsid w:val="003F3C63"/>
    <w:rsid w:val="003F500A"/>
    <w:rsid w:val="003F59E7"/>
    <w:rsid w:val="003F64EC"/>
    <w:rsid w:val="003F69ED"/>
    <w:rsid w:val="003F7138"/>
    <w:rsid w:val="004007A1"/>
    <w:rsid w:val="004014ED"/>
    <w:rsid w:val="00404044"/>
    <w:rsid w:val="00404182"/>
    <w:rsid w:val="004045C4"/>
    <w:rsid w:val="00405C54"/>
    <w:rsid w:val="00406E30"/>
    <w:rsid w:val="00411A42"/>
    <w:rsid w:val="00411E0B"/>
    <w:rsid w:val="00412426"/>
    <w:rsid w:val="00413265"/>
    <w:rsid w:val="00413C0F"/>
    <w:rsid w:val="00414DAB"/>
    <w:rsid w:val="0041505E"/>
    <w:rsid w:val="00415CB1"/>
    <w:rsid w:val="00417CBC"/>
    <w:rsid w:val="00421A38"/>
    <w:rsid w:val="00422082"/>
    <w:rsid w:val="00422B11"/>
    <w:rsid w:val="00423638"/>
    <w:rsid w:val="00423EF1"/>
    <w:rsid w:val="00423F17"/>
    <w:rsid w:val="00424F04"/>
    <w:rsid w:val="0042515C"/>
    <w:rsid w:val="0042659F"/>
    <w:rsid w:val="00426ADF"/>
    <w:rsid w:val="0043137C"/>
    <w:rsid w:val="0043226F"/>
    <w:rsid w:val="00435429"/>
    <w:rsid w:val="004365DC"/>
    <w:rsid w:val="004369B9"/>
    <w:rsid w:val="00437735"/>
    <w:rsid w:val="004406B6"/>
    <w:rsid w:val="00440F92"/>
    <w:rsid w:val="00441AA5"/>
    <w:rsid w:val="00442ACD"/>
    <w:rsid w:val="00442FF1"/>
    <w:rsid w:val="00443668"/>
    <w:rsid w:val="00443862"/>
    <w:rsid w:val="00450791"/>
    <w:rsid w:val="00450C4F"/>
    <w:rsid w:val="00450DE6"/>
    <w:rsid w:val="00450F0A"/>
    <w:rsid w:val="0045103B"/>
    <w:rsid w:val="00451819"/>
    <w:rsid w:val="00451ACE"/>
    <w:rsid w:val="00451CEA"/>
    <w:rsid w:val="004530E6"/>
    <w:rsid w:val="00453A48"/>
    <w:rsid w:val="00453DCF"/>
    <w:rsid w:val="0045416E"/>
    <w:rsid w:val="00454CDF"/>
    <w:rsid w:val="004573CC"/>
    <w:rsid w:val="004600E9"/>
    <w:rsid w:val="004609C0"/>
    <w:rsid w:val="00460D61"/>
    <w:rsid w:val="0046156D"/>
    <w:rsid w:val="004618F3"/>
    <w:rsid w:val="00463DF3"/>
    <w:rsid w:val="00464715"/>
    <w:rsid w:val="0046512E"/>
    <w:rsid w:val="0046604B"/>
    <w:rsid w:val="0046700F"/>
    <w:rsid w:val="00467379"/>
    <w:rsid w:val="0047056A"/>
    <w:rsid w:val="00471246"/>
    <w:rsid w:val="004728FD"/>
    <w:rsid w:val="00475605"/>
    <w:rsid w:val="00476ECF"/>
    <w:rsid w:val="00480646"/>
    <w:rsid w:val="00481F38"/>
    <w:rsid w:val="00482DF5"/>
    <w:rsid w:val="004845B0"/>
    <w:rsid w:val="004847E2"/>
    <w:rsid w:val="00485784"/>
    <w:rsid w:val="00485787"/>
    <w:rsid w:val="00487046"/>
    <w:rsid w:val="004875F0"/>
    <w:rsid w:val="00490FBF"/>
    <w:rsid w:val="00491908"/>
    <w:rsid w:val="00492420"/>
    <w:rsid w:val="00492C1B"/>
    <w:rsid w:val="00495462"/>
    <w:rsid w:val="004969E0"/>
    <w:rsid w:val="004A1650"/>
    <w:rsid w:val="004A179E"/>
    <w:rsid w:val="004A1E8A"/>
    <w:rsid w:val="004A43A1"/>
    <w:rsid w:val="004A52CA"/>
    <w:rsid w:val="004A535D"/>
    <w:rsid w:val="004A59CB"/>
    <w:rsid w:val="004A65BC"/>
    <w:rsid w:val="004A723E"/>
    <w:rsid w:val="004A7A86"/>
    <w:rsid w:val="004A7DA5"/>
    <w:rsid w:val="004B0055"/>
    <w:rsid w:val="004B24D2"/>
    <w:rsid w:val="004B3555"/>
    <w:rsid w:val="004B6044"/>
    <w:rsid w:val="004C1408"/>
    <w:rsid w:val="004C181B"/>
    <w:rsid w:val="004C2F01"/>
    <w:rsid w:val="004C3ED5"/>
    <w:rsid w:val="004D192D"/>
    <w:rsid w:val="004D2896"/>
    <w:rsid w:val="004D7A4E"/>
    <w:rsid w:val="004D7D95"/>
    <w:rsid w:val="004E4340"/>
    <w:rsid w:val="004E5AC2"/>
    <w:rsid w:val="004E70C9"/>
    <w:rsid w:val="004E7E5F"/>
    <w:rsid w:val="004E7E74"/>
    <w:rsid w:val="004F0C5A"/>
    <w:rsid w:val="004F1358"/>
    <w:rsid w:val="004F1C0C"/>
    <w:rsid w:val="004F1E57"/>
    <w:rsid w:val="004F2465"/>
    <w:rsid w:val="004F3A33"/>
    <w:rsid w:val="004F3D79"/>
    <w:rsid w:val="004F5FDA"/>
    <w:rsid w:val="004F65ED"/>
    <w:rsid w:val="0050187A"/>
    <w:rsid w:val="00501A6B"/>
    <w:rsid w:val="00502197"/>
    <w:rsid w:val="00503B24"/>
    <w:rsid w:val="00504459"/>
    <w:rsid w:val="005045F6"/>
    <w:rsid w:val="00504D72"/>
    <w:rsid w:val="005106FB"/>
    <w:rsid w:val="00510F73"/>
    <w:rsid w:val="00515462"/>
    <w:rsid w:val="00516666"/>
    <w:rsid w:val="00520B80"/>
    <w:rsid w:val="00524BB4"/>
    <w:rsid w:val="005250D2"/>
    <w:rsid w:val="00526338"/>
    <w:rsid w:val="00526CE7"/>
    <w:rsid w:val="005276BF"/>
    <w:rsid w:val="00527ADD"/>
    <w:rsid w:val="00532468"/>
    <w:rsid w:val="00534347"/>
    <w:rsid w:val="00536923"/>
    <w:rsid w:val="00536BCF"/>
    <w:rsid w:val="00536DB3"/>
    <w:rsid w:val="00541480"/>
    <w:rsid w:val="00542565"/>
    <w:rsid w:val="0054654D"/>
    <w:rsid w:val="00547AF8"/>
    <w:rsid w:val="00547C17"/>
    <w:rsid w:val="00551CEE"/>
    <w:rsid w:val="00551D7A"/>
    <w:rsid w:val="0055210F"/>
    <w:rsid w:val="005529B8"/>
    <w:rsid w:val="00553762"/>
    <w:rsid w:val="005542CE"/>
    <w:rsid w:val="00555801"/>
    <w:rsid w:val="00556F36"/>
    <w:rsid w:val="00557225"/>
    <w:rsid w:val="0055772B"/>
    <w:rsid w:val="005578F9"/>
    <w:rsid w:val="00557F8D"/>
    <w:rsid w:val="005605E7"/>
    <w:rsid w:val="0056185E"/>
    <w:rsid w:val="00561D5B"/>
    <w:rsid w:val="005622D2"/>
    <w:rsid w:val="0056302F"/>
    <w:rsid w:val="0056370F"/>
    <w:rsid w:val="00564896"/>
    <w:rsid w:val="00567C47"/>
    <w:rsid w:val="005715D1"/>
    <w:rsid w:val="00571713"/>
    <w:rsid w:val="00571887"/>
    <w:rsid w:val="00571921"/>
    <w:rsid w:val="00571DA4"/>
    <w:rsid w:val="00573991"/>
    <w:rsid w:val="00573FB3"/>
    <w:rsid w:val="00575621"/>
    <w:rsid w:val="00577365"/>
    <w:rsid w:val="0058054D"/>
    <w:rsid w:val="005807FA"/>
    <w:rsid w:val="005829E8"/>
    <w:rsid w:val="00584714"/>
    <w:rsid w:val="00584BBF"/>
    <w:rsid w:val="00586813"/>
    <w:rsid w:val="00586ACC"/>
    <w:rsid w:val="005901B7"/>
    <w:rsid w:val="0059035D"/>
    <w:rsid w:val="00590B7B"/>
    <w:rsid w:val="00591121"/>
    <w:rsid w:val="00592147"/>
    <w:rsid w:val="00592569"/>
    <w:rsid w:val="00592C72"/>
    <w:rsid w:val="00594BB5"/>
    <w:rsid w:val="00594C63"/>
    <w:rsid w:val="005968EA"/>
    <w:rsid w:val="00597D2C"/>
    <w:rsid w:val="005A0F5C"/>
    <w:rsid w:val="005A1307"/>
    <w:rsid w:val="005A5B31"/>
    <w:rsid w:val="005A5E2C"/>
    <w:rsid w:val="005A5EFD"/>
    <w:rsid w:val="005A609F"/>
    <w:rsid w:val="005A60EA"/>
    <w:rsid w:val="005A68F0"/>
    <w:rsid w:val="005B0584"/>
    <w:rsid w:val="005B0A66"/>
    <w:rsid w:val="005B18E1"/>
    <w:rsid w:val="005B1F08"/>
    <w:rsid w:val="005B237E"/>
    <w:rsid w:val="005B293B"/>
    <w:rsid w:val="005B2954"/>
    <w:rsid w:val="005B368C"/>
    <w:rsid w:val="005B4703"/>
    <w:rsid w:val="005B4918"/>
    <w:rsid w:val="005B5BF7"/>
    <w:rsid w:val="005B64E4"/>
    <w:rsid w:val="005B6FD6"/>
    <w:rsid w:val="005B73E7"/>
    <w:rsid w:val="005C0597"/>
    <w:rsid w:val="005C067D"/>
    <w:rsid w:val="005C08CF"/>
    <w:rsid w:val="005C1FC7"/>
    <w:rsid w:val="005C2DCB"/>
    <w:rsid w:val="005C460A"/>
    <w:rsid w:val="005C4A9F"/>
    <w:rsid w:val="005C5216"/>
    <w:rsid w:val="005C5221"/>
    <w:rsid w:val="005C59DF"/>
    <w:rsid w:val="005C63B8"/>
    <w:rsid w:val="005C7384"/>
    <w:rsid w:val="005C7F08"/>
    <w:rsid w:val="005D0C1E"/>
    <w:rsid w:val="005D247D"/>
    <w:rsid w:val="005D26A9"/>
    <w:rsid w:val="005D33D9"/>
    <w:rsid w:val="005D6AAE"/>
    <w:rsid w:val="005E0056"/>
    <w:rsid w:val="005E0F3D"/>
    <w:rsid w:val="005E1263"/>
    <w:rsid w:val="005E1D5B"/>
    <w:rsid w:val="005E2428"/>
    <w:rsid w:val="005E3799"/>
    <w:rsid w:val="005E41DC"/>
    <w:rsid w:val="005E469D"/>
    <w:rsid w:val="005E7993"/>
    <w:rsid w:val="005E7CE3"/>
    <w:rsid w:val="005F1484"/>
    <w:rsid w:val="005F208F"/>
    <w:rsid w:val="005F31C6"/>
    <w:rsid w:val="005F5C20"/>
    <w:rsid w:val="005F72C5"/>
    <w:rsid w:val="005F74AA"/>
    <w:rsid w:val="005F7A9D"/>
    <w:rsid w:val="00600029"/>
    <w:rsid w:val="0060029C"/>
    <w:rsid w:val="00601A9F"/>
    <w:rsid w:val="00604EEB"/>
    <w:rsid w:val="00606469"/>
    <w:rsid w:val="006066CB"/>
    <w:rsid w:val="0060799D"/>
    <w:rsid w:val="00611178"/>
    <w:rsid w:val="00611267"/>
    <w:rsid w:val="00611D1B"/>
    <w:rsid w:val="006142D1"/>
    <w:rsid w:val="006151B2"/>
    <w:rsid w:val="00616624"/>
    <w:rsid w:val="00621A00"/>
    <w:rsid w:val="00623084"/>
    <w:rsid w:val="006232C8"/>
    <w:rsid w:val="0062681A"/>
    <w:rsid w:val="00627C47"/>
    <w:rsid w:val="00630286"/>
    <w:rsid w:val="00632872"/>
    <w:rsid w:val="00633842"/>
    <w:rsid w:val="006342FA"/>
    <w:rsid w:val="00634D48"/>
    <w:rsid w:val="00635C68"/>
    <w:rsid w:val="006375B4"/>
    <w:rsid w:val="00637817"/>
    <w:rsid w:val="006406A9"/>
    <w:rsid w:val="00640855"/>
    <w:rsid w:val="00641157"/>
    <w:rsid w:val="00642F50"/>
    <w:rsid w:val="00643185"/>
    <w:rsid w:val="00645114"/>
    <w:rsid w:val="00645244"/>
    <w:rsid w:val="006459C2"/>
    <w:rsid w:val="006463BF"/>
    <w:rsid w:val="00646D49"/>
    <w:rsid w:val="006474B1"/>
    <w:rsid w:val="00650008"/>
    <w:rsid w:val="00651432"/>
    <w:rsid w:val="00654328"/>
    <w:rsid w:val="00655535"/>
    <w:rsid w:val="00660FB5"/>
    <w:rsid w:val="00662326"/>
    <w:rsid w:val="00662B8B"/>
    <w:rsid w:val="00663B0F"/>
    <w:rsid w:val="00665852"/>
    <w:rsid w:val="00666AF0"/>
    <w:rsid w:val="00672326"/>
    <w:rsid w:val="006763FC"/>
    <w:rsid w:val="00677008"/>
    <w:rsid w:val="00682488"/>
    <w:rsid w:val="006837F9"/>
    <w:rsid w:val="00684AC1"/>
    <w:rsid w:val="00685F38"/>
    <w:rsid w:val="006878B6"/>
    <w:rsid w:val="00690B08"/>
    <w:rsid w:val="0069161B"/>
    <w:rsid w:val="006969D6"/>
    <w:rsid w:val="00697047"/>
    <w:rsid w:val="006976F5"/>
    <w:rsid w:val="00697855"/>
    <w:rsid w:val="006A227C"/>
    <w:rsid w:val="006A25AF"/>
    <w:rsid w:val="006A427D"/>
    <w:rsid w:val="006A574D"/>
    <w:rsid w:val="006A5E03"/>
    <w:rsid w:val="006A63E8"/>
    <w:rsid w:val="006A66E6"/>
    <w:rsid w:val="006A6EAE"/>
    <w:rsid w:val="006A7898"/>
    <w:rsid w:val="006A7CDF"/>
    <w:rsid w:val="006B0000"/>
    <w:rsid w:val="006B0FCD"/>
    <w:rsid w:val="006B1D93"/>
    <w:rsid w:val="006B258C"/>
    <w:rsid w:val="006B3DDB"/>
    <w:rsid w:val="006B4FD4"/>
    <w:rsid w:val="006B5F69"/>
    <w:rsid w:val="006B6073"/>
    <w:rsid w:val="006C0513"/>
    <w:rsid w:val="006C09DB"/>
    <w:rsid w:val="006C0E8D"/>
    <w:rsid w:val="006C2BD0"/>
    <w:rsid w:val="006C43CE"/>
    <w:rsid w:val="006C5317"/>
    <w:rsid w:val="006C5D08"/>
    <w:rsid w:val="006C7BB4"/>
    <w:rsid w:val="006D04AD"/>
    <w:rsid w:val="006D096B"/>
    <w:rsid w:val="006D21FD"/>
    <w:rsid w:val="006D2E27"/>
    <w:rsid w:val="006D301F"/>
    <w:rsid w:val="006D392B"/>
    <w:rsid w:val="006D3A95"/>
    <w:rsid w:val="006D46CD"/>
    <w:rsid w:val="006D5253"/>
    <w:rsid w:val="006D681D"/>
    <w:rsid w:val="006E1195"/>
    <w:rsid w:val="006E1DAF"/>
    <w:rsid w:val="006E2C89"/>
    <w:rsid w:val="006E45A3"/>
    <w:rsid w:val="006E4BD3"/>
    <w:rsid w:val="006E4EAB"/>
    <w:rsid w:val="006E50A5"/>
    <w:rsid w:val="006E5E86"/>
    <w:rsid w:val="006E686F"/>
    <w:rsid w:val="006E6B67"/>
    <w:rsid w:val="006F0A59"/>
    <w:rsid w:val="006F3304"/>
    <w:rsid w:val="006F402F"/>
    <w:rsid w:val="006F49A2"/>
    <w:rsid w:val="006F5C40"/>
    <w:rsid w:val="006F7075"/>
    <w:rsid w:val="006F760D"/>
    <w:rsid w:val="00701895"/>
    <w:rsid w:val="00701B41"/>
    <w:rsid w:val="00704186"/>
    <w:rsid w:val="00704660"/>
    <w:rsid w:val="007052F3"/>
    <w:rsid w:val="00705FA3"/>
    <w:rsid w:val="00710838"/>
    <w:rsid w:val="007117FA"/>
    <w:rsid w:val="00712C49"/>
    <w:rsid w:val="007131DD"/>
    <w:rsid w:val="007145B3"/>
    <w:rsid w:val="00716737"/>
    <w:rsid w:val="0071714B"/>
    <w:rsid w:val="00720489"/>
    <w:rsid w:val="00723227"/>
    <w:rsid w:val="0072368E"/>
    <w:rsid w:val="00723D71"/>
    <w:rsid w:val="00724074"/>
    <w:rsid w:val="0072446C"/>
    <w:rsid w:val="007246E1"/>
    <w:rsid w:val="00725AFB"/>
    <w:rsid w:val="00727872"/>
    <w:rsid w:val="00727EED"/>
    <w:rsid w:val="0073190E"/>
    <w:rsid w:val="00731B4B"/>
    <w:rsid w:val="00731E08"/>
    <w:rsid w:val="00731F2E"/>
    <w:rsid w:val="00732E03"/>
    <w:rsid w:val="007333E5"/>
    <w:rsid w:val="00735B49"/>
    <w:rsid w:val="00737A1B"/>
    <w:rsid w:val="007405BB"/>
    <w:rsid w:val="00741933"/>
    <w:rsid w:val="00742B38"/>
    <w:rsid w:val="00742C53"/>
    <w:rsid w:val="00743BC8"/>
    <w:rsid w:val="0074533E"/>
    <w:rsid w:val="007463BA"/>
    <w:rsid w:val="00747C6D"/>
    <w:rsid w:val="00750114"/>
    <w:rsid w:val="00750C3B"/>
    <w:rsid w:val="00750D24"/>
    <w:rsid w:val="007510D5"/>
    <w:rsid w:val="007519D1"/>
    <w:rsid w:val="00752748"/>
    <w:rsid w:val="00752BB8"/>
    <w:rsid w:val="007552B5"/>
    <w:rsid w:val="00755A56"/>
    <w:rsid w:val="00757D4F"/>
    <w:rsid w:val="00763741"/>
    <w:rsid w:val="00764181"/>
    <w:rsid w:val="00764518"/>
    <w:rsid w:val="00764EC8"/>
    <w:rsid w:val="00767E69"/>
    <w:rsid w:val="007707D5"/>
    <w:rsid w:val="0077091D"/>
    <w:rsid w:val="007721A6"/>
    <w:rsid w:val="00772414"/>
    <w:rsid w:val="007734F8"/>
    <w:rsid w:val="00773730"/>
    <w:rsid w:val="00774452"/>
    <w:rsid w:val="00774E9E"/>
    <w:rsid w:val="00775B72"/>
    <w:rsid w:val="007767E3"/>
    <w:rsid w:val="00776BBE"/>
    <w:rsid w:val="007770D2"/>
    <w:rsid w:val="007822DE"/>
    <w:rsid w:val="007831D7"/>
    <w:rsid w:val="00783998"/>
    <w:rsid w:val="00783D5B"/>
    <w:rsid w:val="0078531C"/>
    <w:rsid w:val="00785615"/>
    <w:rsid w:val="00785E90"/>
    <w:rsid w:val="007863C3"/>
    <w:rsid w:val="00786AE9"/>
    <w:rsid w:val="00790C5D"/>
    <w:rsid w:val="00791372"/>
    <w:rsid w:val="00791424"/>
    <w:rsid w:val="007925ED"/>
    <w:rsid w:val="0079407F"/>
    <w:rsid w:val="00795E07"/>
    <w:rsid w:val="00796CE9"/>
    <w:rsid w:val="007A0408"/>
    <w:rsid w:val="007A16AC"/>
    <w:rsid w:val="007A16E0"/>
    <w:rsid w:val="007A32D6"/>
    <w:rsid w:val="007A43D2"/>
    <w:rsid w:val="007A4E3E"/>
    <w:rsid w:val="007A57DD"/>
    <w:rsid w:val="007B161A"/>
    <w:rsid w:val="007B1C3D"/>
    <w:rsid w:val="007B3FA3"/>
    <w:rsid w:val="007B4855"/>
    <w:rsid w:val="007B554C"/>
    <w:rsid w:val="007B56C0"/>
    <w:rsid w:val="007B70C9"/>
    <w:rsid w:val="007B7FEE"/>
    <w:rsid w:val="007C129B"/>
    <w:rsid w:val="007C5552"/>
    <w:rsid w:val="007C579F"/>
    <w:rsid w:val="007D05FA"/>
    <w:rsid w:val="007D0697"/>
    <w:rsid w:val="007D0948"/>
    <w:rsid w:val="007D23A4"/>
    <w:rsid w:val="007D254A"/>
    <w:rsid w:val="007D25DC"/>
    <w:rsid w:val="007D3754"/>
    <w:rsid w:val="007D3DC0"/>
    <w:rsid w:val="007D43FA"/>
    <w:rsid w:val="007D554C"/>
    <w:rsid w:val="007D6D68"/>
    <w:rsid w:val="007E19CC"/>
    <w:rsid w:val="007E1D3F"/>
    <w:rsid w:val="007E2A82"/>
    <w:rsid w:val="007E3E69"/>
    <w:rsid w:val="007E4C2D"/>
    <w:rsid w:val="007E6045"/>
    <w:rsid w:val="007E6E44"/>
    <w:rsid w:val="007F0EAF"/>
    <w:rsid w:val="007F2A95"/>
    <w:rsid w:val="007F5D2F"/>
    <w:rsid w:val="007F6948"/>
    <w:rsid w:val="007F6A71"/>
    <w:rsid w:val="007F7460"/>
    <w:rsid w:val="00802E4B"/>
    <w:rsid w:val="00804117"/>
    <w:rsid w:val="00805E7C"/>
    <w:rsid w:val="00806CC0"/>
    <w:rsid w:val="00807774"/>
    <w:rsid w:val="00810C39"/>
    <w:rsid w:val="00811DDA"/>
    <w:rsid w:val="00811F87"/>
    <w:rsid w:val="00815B14"/>
    <w:rsid w:val="00816027"/>
    <w:rsid w:val="00816330"/>
    <w:rsid w:val="008166DB"/>
    <w:rsid w:val="0081671F"/>
    <w:rsid w:val="00816FF1"/>
    <w:rsid w:val="00817E17"/>
    <w:rsid w:val="00821F27"/>
    <w:rsid w:val="0082300C"/>
    <w:rsid w:val="0082310C"/>
    <w:rsid w:val="0082315E"/>
    <w:rsid w:val="008231DC"/>
    <w:rsid w:val="00825355"/>
    <w:rsid w:val="00826241"/>
    <w:rsid w:val="0083155E"/>
    <w:rsid w:val="008317E8"/>
    <w:rsid w:val="0083216E"/>
    <w:rsid w:val="00832EE1"/>
    <w:rsid w:val="008345D6"/>
    <w:rsid w:val="008346D6"/>
    <w:rsid w:val="0083529A"/>
    <w:rsid w:val="008355AA"/>
    <w:rsid w:val="008361BF"/>
    <w:rsid w:val="008363BC"/>
    <w:rsid w:val="00837AC2"/>
    <w:rsid w:val="0084055E"/>
    <w:rsid w:val="008408A6"/>
    <w:rsid w:val="00840E5D"/>
    <w:rsid w:val="008430CB"/>
    <w:rsid w:val="00843656"/>
    <w:rsid w:val="00844CB0"/>
    <w:rsid w:val="00845C5E"/>
    <w:rsid w:val="008463FD"/>
    <w:rsid w:val="0084644D"/>
    <w:rsid w:val="00850E7B"/>
    <w:rsid w:val="00851868"/>
    <w:rsid w:val="008526B7"/>
    <w:rsid w:val="00852B9D"/>
    <w:rsid w:val="00856B64"/>
    <w:rsid w:val="00861051"/>
    <w:rsid w:val="008616CD"/>
    <w:rsid w:val="008624BD"/>
    <w:rsid w:val="008629EE"/>
    <w:rsid w:val="00864EF0"/>
    <w:rsid w:val="00865AFB"/>
    <w:rsid w:val="008663E7"/>
    <w:rsid w:val="00867038"/>
    <w:rsid w:val="008675B1"/>
    <w:rsid w:val="00870848"/>
    <w:rsid w:val="00871325"/>
    <w:rsid w:val="00871C74"/>
    <w:rsid w:val="0087313F"/>
    <w:rsid w:val="00875150"/>
    <w:rsid w:val="00875640"/>
    <w:rsid w:val="00876012"/>
    <w:rsid w:val="0088082E"/>
    <w:rsid w:val="00880FBE"/>
    <w:rsid w:val="008810F0"/>
    <w:rsid w:val="00882A19"/>
    <w:rsid w:val="00882FAE"/>
    <w:rsid w:val="00884F31"/>
    <w:rsid w:val="00885BF4"/>
    <w:rsid w:val="00886FE0"/>
    <w:rsid w:val="008870D5"/>
    <w:rsid w:val="00890FCD"/>
    <w:rsid w:val="00892388"/>
    <w:rsid w:val="00893E69"/>
    <w:rsid w:val="00893FD5"/>
    <w:rsid w:val="0089401E"/>
    <w:rsid w:val="00896A8C"/>
    <w:rsid w:val="008A099A"/>
    <w:rsid w:val="008A354C"/>
    <w:rsid w:val="008A371E"/>
    <w:rsid w:val="008A3D16"/>
    <w:rsid w:val="008A47C5"/>
    <w:rsid w:val="008A64D7"/>
    <w:rsid w:val="008A7091"/>
    <w:rsid w:val="008A7130"/>
    <w:rsid w:val="008B0ABD"/>
    <w:rsid w:val="008B1153"/>
    <w:rsid w:val="008B1544"/>
    <w:rsid w:val="008B1EF2"/>
    <w:rsid w:val="008B25A1"/>
    <w:rsid w:val="008B317E"/>
    <w:rsid w:val="008B33B6"/>
    <w:rsid w:val="008B350A"/>
    <w:rsid w:val="008B42A9"/>
    <w:rsid w:val="008B4882"/>
    <w:rsid w:val="008B531D"/>
    <w:rsid w:val="008B553D"/>
    <w:rsid w:val="008B5FBE"/>
    <w:rsid w:val="008B602F"/>
    <w:rsid w:val="008B66FC"/>
    <w:rsid w:val="008C17AD"/>
    <w:rsid w:val="008C2504"/>
    <w:rsid w:val="008C2535"/>
    <w:rsid w:val="008C2FD2"/>
    <w:rsid w:val="008C36A9"/>
    <w:rsid w:val="008C5604"/>
    <w:rsid w:val="008C5D6D"/>
    <w:rsid w:val="008C78E9"/>
    <w:rsid w:val="008D19C0"/>
    <w:rsid w:val="008D2F4F"/>
    <w:rsid w:val="008D4108"/>
    <w:rsid w:val="008D4460"/>
    <w:rsid w:val="008D5A6C"/>
    <w:rsid w:val="008D5A74"/>
    <w:rsid w:val="008D703A"/>
    <w:rsid w:val="008D74A9"/>
    <w:rsid w:val="008E5C4A"/>
    <w:rsid w:val="008E65E7"/>
    <w:rsid w:val="008E6652"/>
    <w:rsid w:val="008E6A68"/>
    <w:rsid w:val="008E78DC"/>
    <w:rsid w:val="008F056B"/>
    <w:rsid w:val="008F0D31"/>
    <w:rsid w:val="008F0D55"/>
    <w:rsid w:val="008F222A"/>
    <w:rsid w:val="008F2656"/>
    <w:rsid w:val="008F6676"/>
    <w:rsid w:val="008F6A48"/>
    <w:rsid w:val="008F6BBB"/>
    <w:rsid w:val="008F7F59"/>
    <w:rsid w:val="009003F7"/>
    <w:rsid w:val="009024A1"/>
    <w:rsid w:val="00902534"/>
    <w:rsid w:val="009030D8"/>
    <w:rsid w:val="00903BCD"/>
    <w:rsid w:val="00903F1E"/>
    <w:rsid w:val="0091099A"/>
    <w:rsid w:val="00911D58"/>
    <w:rsid w:val="0091203F"/>
    <w:rsid w:val="0091216C"/>
    <w:rsid w:val="00912899"/>
    <w:rsid w:val="00912D20"/>
    <w:rsid w:val="00913271"/>
    <w:rsid w:val="00913465"/>
    <w:rsid w:val="00914A57"/>
    <w:rsid w:val="00915734"/>
    <w:rsid w:val="0091660E"/>
    <w:rsid w:val="00916E39"/>
    <w:rsid w:val="00916EDA"/>
    <w:rsid w:val="0091788F"/>
    <w:rsid w:val="009203AC"/>
    <w:rsid w:val="00923BC1"/>
    <w:rsid w:val="00923DEB"/>
    <w:rsid w:val="00924F6A"/>
    <w:rsid w:val="00925A11"/>
    <w:rsid w:val="00926E46"/>
    <w:rsid w:val="00927DCF"/>
    <w:rsid w:val="00927F86"/>
    <w:rsid w:val="00931D1F"/>
    <w:rsid w:val="009321FE"/>
    <w:rsid w:val="00932949"/>
    <w:rsid w:val="009344BB"/>
    <w:rsid w:val="00936052"/>
    <w:rsid w:val="00940C7A"/>
    <w:rsid w:val="009415EE"/>
    <w:rsid w:val="00941EA8"/>
    <w:rsid w:val="00942DA0"/>
    <w:rsid w:val="009463C1"/>
    <w:rsid w:val="0094670C"/>
    <w:rsid w:val="009476A2"/>
    <w:rsid w:val="00953809"/>
    <w:rsid w:val="00954376"/>
    <w:rsid w:val="00955132"/>
    <w:rsid w:val="00955562"/>
    <w:rsid w:val="0096164B"/>
    <w:rsid w:val="00962404"/>
    <w:rsid w:val="0096584A"/>
    <w:rsid w:val="00966E67"/>
    <w:rsid w:val="00973199"/>
    <w:rsid w:val="00973F3B"/>
    <w:rsid w:val="0097463B"/>
    <w:rsid w:val="00974F68"/>
    <w:rsid w:val="0097605A"/>
    <w:rsid w:val="0097659F"/>
    <w:rsid w:val="0097678F"/>
    <w:rsid w:val="00977598"/>
    <w:rsid w:val="009775E3"/>
    <w:rsid w:val="0098019E"/>
    <w:rsid w:val="00984C40"/>
    <w:rsid w:val="009868EF"/>
    <w:rsid w:val="00987AF1"/>
    <w:rsid w:val="009901B4"/>
    <w:rsid w:val="00991256"/>
    <w:rsid w:val="00991406"/>
    <w:rsid w:val="00991D22"/>
    <w:rsid w:val="009920BB"/>
    <w:rsid w:val="00992F3A"/>
    <w:rsid w:val="00992FBD"/>
    <w:rsid w:val="00993676"/>
    <w:rsid w:val="0099418A"/>
    <w:rsid w:val="00994DFF"/>
    <w:rsid w:val="00997B8B"/>
    <w:rsid w:val="009A336E"/>
    <w:rsid w:val="009A39F9"/>
    <w:rsid w:val="009A59A7"/>
    <w:rsid w:val="009A646F"/>
    <w:rsid w:val="009A6914"/>
    <w:rsid w:val="009A6D87"/>
    <w:rsid w:val="009A74B5"/>
    <w:rsid w:val="009A79BC"/>
    <w:rsid w:val="009A7B38"/>
    <w:rsid w:val="009B0791"/>
    <w:rsid w:val="009B0AAD"/>
    <w:rsid w:val="009B51AA"/>
    <w:rsid w:val="009B6F5B"/>
    <w:rsid w:val="009B76C3"/>
    <w:rsid w:val="009B77EF"/>
    <w:rsid w:val="009B7CF7"/>
    <w:rsid w:val="009C1E80"/>
    <w:rsid w:val="009C2D28"/>
    <w:rsid w:val="009C3127"/>
    <w:rsid w:val="009C419E"/>
    <w:rsid w:val="009C4553"/>
    <w:rsid w:val="009C5C39"/>
    <w:rsid w:val="009C6F37"/>
    <w:rsid w:val="009C6FB6"/>
    <w:rsid w:val="009D006F"/>
    <w:rsid w:val="009D1DC8"/>
    <w:rsid w:val="009D26E2"/>
    <w:rsid w:val="009D3CD0"/>
    <w:rsid w:val="009D48A6"/>
    <w:rsid w:val="009D51A3"/>
    <w:rsid w:val="009D5382"/>
    <w:rsid w:val="009D5D17"/>
    <w:rsid w:val="009D643F"/>
    <w:rsid w:val="009D6A20"/>
    <w:rsid w:val="009D709C"/>
    <w:rsid w:val="009D747E"/>
    <w:rsid w:val="009D74C0"/>
    <w:rsid w:val="009E0B4E"/>
    <w:rsid w:val="009E2665"/>
    <w:rsid w:val="009E58BD"/>
    <w:rsid w:val="009E7FCC"/>
    <w:rsid w:val="009F33C8"/>
    <w:rsid w:val="009F39F7"/>
    <w:rsid w:val="009F4BA0"/>
    <w:rsid w:val="009F58DD"/>
    <w:rsid w:val="009F5D6E"/>
    <w:rsid w:val="009F6455"/>
    <w:rsid w:val="009F7901"/>
    <w:rsid w:val="00A00E8C"/>
    <w:rsid w:val="00A02DD6"/>
    <w:rsid w:val="00A042A3"/>
    <w:rsid w:val="00A0474D"/>
    <w:rsid w:val="00A06650"/>
    <w:rsid w:val="00A06DD4"/>
    <w:rsid w:val="00A0793C"/>
    <w:rsid w:val="00A07DFD"/>
    <w:rsid w:val="00A11678"/>
    <w:rsid w:val="00A132BB"/>
    <w:rsid w:val="00A1434E"/>
    <w:rsid w:val="00A163B4"/>
    <w:rsid w:val="00A16626"/>
    <w:rsid w:val="00A167BC"/>
    <w:rsid w:val="00A174FA"/>
    <w:rsid w:val="00A179C0"/>
    <w:rsid w:val="00A20208"/>
    <w:rsid w:val="00A212D5"/>
    <w:rsid w:val="00A218A4"/>
    <w:rsid w:val="00A21CCD"/>
    <w:rsid w:val="00A22164"/>
    <w:rsid w:val="00A236AB"/>
    <w:rsid w:val="00A24F77"/>
    <w:rsid w:val="00A26ED1"/>
    <w:rsid w:val="00A27C7E"/>
    <w:rsid w:val="00A3013F"/>
    <w:rsid w:val="00A30CEF"/>
    <w:rsid w:val="00A3144E"/>
    <w:rsid w:val="00A31A60"/>
    <w:rsid w:val="00A32103"/>
    <w:rsid w:val="00A32942"/>
    <w:rsid w:val="00A359A7"/>
    <w:rsid w:val="00A36009"/>
    <w:rsid w:val="00A3726B"/>
    <w:rsid w:val="00A37C74"/>
    <w:rsid w:val="00A40899"/>
    <w:rsid w:val="00A42F28"/>
    <w:rsid w:val="00A431ED"/>
    <w:rsid w:val="00A43C52"/>
    <w:rsid w:val="00A43DF5"/>
    <w:rsid w:val="00A45689"/>
    <w:rsid w:val="00A512A8"/>
    <w:rsid w:val="00A52554"/>
    <w:rsid w:val="00A52F96"/>
    <w:rsid w:val="00A5315E"/>
    <w:rsid w:val="00A54ADC"/>
    <w:rsid w:val="00A55869"/>
    <w:rsid w:val="00A604AF"/>
    <w:rsid w:val="00A60CA5"/>
    <w:rsid w:val="00A62755"/>
    <w:rsid w:val="00A627BD"/>
    <w:rsid w:val="00A6350D"/>
    <w:rsid w:val="00A638AD"/>
    <w:rsid w:val="00A70448"/>
    <w:rsid w:val="00A70595"/>
    <w:rsid w:val="00A7131E"/>
    <w:rsid w:val="00A721F5"/>
    <w:rsid w:val="00A73377"/>
    <w:rsid w:val="00A742B6"/>
    <w:rsid w:val="00A759D4"/>
    <w:rsid w:val="00A769EA"/>
    <w:rsid w:val="00A76C63"/>
    <w:rsid w:val="00A778FC"/>
    <w:rsid w:val="00A7794E"/>
    <w:rsid w:val="00A81369"/>
    <w:rsid w:val="00A8301E"/>
    <w:rsid w:val="00A84651"/>
    <w:rsid w:val="00A87B6A"/>
    <w:rsid w:val="00A91DA0"/>
    <w:rsid w:val="00A929BC"/>
    <w:rsid w:val="00A92C49"/>
    <w:rsid w:val="00A95540"/>
    <w:rsid w:val="00A9654D"/>
    <w:rsid w:val="00AA0570"/>
    <w:rsid w:val="00AA0813"/>
    <w:rsid w:val="00AA0CB5"/>
    <w:rsid w:val="00AA1D6F"/>
    <w:rsid w:val="00AA3C85"/>
    <w:rsid w:val="00AA3E32"/>
    <w:rsid w:val="00AA5BDD"/>
    <w:rsid w:val="00AA5EEE"/>
    <w:rsid w:val="00AA61A3"/>
    <w:rsid w:val="00AA6FE7"/>
    <w:rsid w:val="00AA7068"/>
    <w:rsid w:val="00AB0B2D"/>
    <w:rsid w:val="00AB1CF8"/>
    <w:rsid w:val="00AB4672"/>
    <w:rsid w:val="00AB4B1A"/>
    <w:rsid w:val="00AB4E07"/>
    <w:rsid w:val="00AB5BB7"/>
    <w:rsid w:val="00AC0087"/>
    <w:rsid w:val="00AC0547"/>
    <w:rsid w:val="00AC384D"/>
    <w:rsid w:val="00AC47D2"/>
    <w:rsid w:val="00AD06CC"/>
    <w:rsid w:val="00AD1407"/>
    <w:rsid w:val="00AD17F4"/>
    <w:rsid w:val="00AD2006"/>
    <w:rsid w:val="00AD3F08"/>
    <w:rsid w:val="00AD460B"/>
    <w:rsid w:val="00AD4E45"/>
    <w:rsid w:val="00AD556C"/>
    <w:rsid w:val="00AD5B6D"/>
    <w:rsid w:val="00AD6F25"/>
    <w:rsid w:val="00AD74D1"/>
    <w:rsid w:val="00AE2AE3"/>
    <w:rsid w:val="00AE36BA"/>
    <w:rsid w:val="00AE6107"/>
    <w:rsid w:val="00AE6E48"/>
    <w:rsid w:val="00AE773D"/>
    <w:rsid w:val="00AF1908"/>
    <w:rsid w:val="00AF1CB5"/>
    <w:rsid w:val="00AF20DF"/>
    <w:rsid w:val="00AF3684"/>
    <w:rsid w:val="00AF3FF8"/>
    <w:rsid w:val="00AF6B1B"/>
    <w:rsid w:val="00B004E6"/>
    <w:rsid w:val="00B00EF9"/>
    <w:rsid w:val="00B03735"/>
    <w:rsid w:val="00B04A58"/>
    <w:rsid w:val="00B05D9D"/>
    <w:rsid w:val="00B06326"/>
    <w:rsid w:val="00B06B2F"/>
    <w:rsid w:val="00B078AD"/>
    <w:rsid w:val="00B07D48"/>
    <w:rsid w:val="00B07F90"/>
    <w:rsid w:val="00B11064"/>
    <w:rsid w:val="00B125E4"/>
    <w:rsid w:val="00B129D3"/>
    <w:rsid w:val="00B130B3"/>
    <w:rsid w:val="00B141B1"/>
    <w:rsid w:val="00B1450C"/>
    <w:rsid w:val="00B14A20"/>
    <w:rsid w:val="00B15DC5"/>
    <w:rsid w:val="00B20990"/>
    <w:rsid w:val="00B21877"/>
    <w:rsid w:val="00B2273F"/>
    <w:rsid w:val="00B23EF1"/>
    <w:rsid w:val="00B24218"/>
    <w:rsid w:val="00B2481F"/>
    <w:rsid w:val="00B24DFC"/>
    <w:rsid w:val="00B25AA1"/>
    <w:rsid w:val="00B25ACC"/>
    <w:rsid w:val="00B26D72"/>
    <w:rsid w:val="00B3071E"/>
    <w:rsid w:val="00B31746"/>
    <w:rsid w:val="00B32486"/>
    <w:rsid w:val="00B356C8"/>
    <w:rsid w:val="00B35929"/>
    <w:rsid w:val="00B35B52"/>
    <w:rsid w:val="00B35CD9"/>
    <w:rsid w:val="00B36CD6"/>
    <w:rsid w:val="00B374E2"/>
    <w:rsid w:val="00B41D94"/>
    <w:rsid w:val="00B43816"/>
    <w:rsid w:val="00B4627C"/>
    <w:rsid w:val="00B46580"/>
    <w:rsid w:val="00B47023"/>
    <w:rsid w:val="00B47778"/>
    <w:rsid w:val="00B545E1"/>
    <w:rsid w:val="00B54AF2"/>
    <w:rsid w:val="00B55BB0"/>
    <w:rsid w:val="00B56BCD"/>
    <w:rsid w:val="00B57673"/>
    <w:rsid w:val="00B5778A"/>
    <w:rsid w:val="00B57CFD"/>
    <w:rsid w:val="00B57E23"/>
    <w:rsid w:val="00B602DC"/>
    <w:rsid w:val="00B6166E"/>
    <w:rsid w:val="00B63AA0"/>
    <w:rsid w:val="00B64D8A"/>
    <w:rsid w:val="00B65AA5"/>
    <w:rsid w:val="00B664A3"/>
    <w:rsid w:val="00B66B10"/>
    <w:rsid w:val="00B66F83"/>
    <w:rsid w:val="00B67BF8"/>
    <w:rsid w:val="00B7009F"/>
    <w:rsid w:val="00B709D4"/>
    <w:rsid w:val="00B72A14"/>
    <w:rsid w:val="00B72C9E"/>
    <w:rsid w:val="00B734D9"/>
    <w:rsid w:val="00B77A4D"/>
    <w:rsid w:val="00B77F2D"/>
    <w:rsid w:val="00B80847"/>
    <w:rsid w:val="00B81674"/>
    <w:rsid w:val="00B82593"/>
    <w:rsid w:val="00B86F61"/>
    <w:rsid w:val="00B9367D"/>
    <w:rsid w:val="00B937E1"/>
    <w:rsid w:val="00B946E7"/>
    <w:rsid w:val="00B953E5"/>
    <w:rsid w:val="00B957D0"/>
    <w:rsid w:val="00B95F2E"/>
    <w:rsid w:val="00B978AC"/>
    <w:rsid w:val="00BA4BFC"/>
    <w:rsid w:val="00BA4FF3"/>
    <w:rsid w:val="00BA7171"/>
    <w:rsid w:val="00BA79A2"/>
    <w:rsid w:val="00BB03D0"/>
    <w:rsid w:val="00BB0A9B"/>
    <w:rsid w:val="00BB0C08"/>
    <w:rsid w:val="00BB46E6"/>
    <w:rsid w:val="00BB4F2C"/>
    <w:rsid w:val="00BB52D0"/>
    <w:rsid w:val="00BB5786"/>
    <w:rsid w:val="00BC01C9"/>
    <w:rsid w:val="00BC049E"/>
    <w:rsid w:val="00BC0D88"/>
    <w:rsid w:val="00BC23C7"/>
    <w:rsid w:val="00BC585D"/>
    <w:rsid w:val="00BD03AB"/>
    <w:rsid w:val="00BD0ED8"/>
    <w:rsid w:val="00BD1688"/>
    <w:rsid w:val="00BD1BED"/>
    <w:rsid w:val="00BD1CB1"/>
    <w:rsid w:val="00BD22E9"/>
    <w:rsid w:val="00BD24D6"/>
    <w:rsid w:val="00BD43D2"/>
    <w:rsid w:val="00BD4852"/>
    <w:rsid w:val="00BD5E07"/>
    <w:rsid w:val="00BE0358"/>
    <w:rsid w:val="00BE0598"/>
    <w:rsid w:val="00BE1E7B"/>
    <w:rsid w:val="00BE2A52"/>
    <w:rsid w:val="00BE2CB7"/>
    <w:rsid w:val="00BE2F65"/>
    <w:rsid w:val="00BE351E"/>
    <w:rsid w:val="00BE3E60"/>
    <w:rsid w:val="00BE4640"/>
    <w:rsid w:val="00BF2AB6"/>
    <w:rsid w:val="00BF3E37"/>
    <w:rsid w:val="00BF3FC4"/>
    <w:rsid w:val="00BF458F"/>
    <w:rsid w:val="00C02E76"/>
    <w:rsid w:val="00C050C0"/>
    <w:rsid w:val="00C0751F"/>
    <w:rsid w:val="00C078F6"/>
    <w:rsid w:val="00C10C4F"/>
    <w:rsid w:val="00C11D3B"/>
    <w:rsid w:val="00C13D6B"/>
    <w:rsid w:val="00C14B3C"/>
    <w:rsid w:val="00C16BD4"/>
    <w:rsid w:val="00C17E76"/>
    <w:rsid w:val="00C21714"/>
    <w:rsid w:val="00C221A8"/>
    <w:rsid w:val="00C222D7"/>
    <w:rsid w:val="00C22713"/>
    <w:rsid w:val="00C2527E"/>
    <w:rsid w:val="00C26FA0"/>
    <w:rsid w:val="00C356BE"/>
    <w:rsid w:val="00C36976"/>
    <w:rsid w:val="00C413D5"/>
    <w:rsid w:val="00C4354E"/>
    <w:rsid w:val="00C43554"/>
    <w:rsid w:val="00C46AE1"/>
    <w:rsid w:val="00C47EB9"/>
    <w:rsid w:val="00C5089A"/>
    <w:rsid w:val="00C50AF0"/>
    <w:rsid w:val="00C5226A"/>
    <w:rsid w:val="00C52F7E"/>
    <w:rsid w:val="00C530BC"/>
    <w:rsid w:val="00C57F3A"/>
    <w:rsid w:val="00C60783"/>
    <w:rsid w:val="00C607F6"/>
    <w:rsid w:val="00C616F5"/>
    <w:rsid w:val="00C61A19"/>
    <w:rsid w:val="00C639BF"/>
    <w:rsid w:val="00C66A7E"/>
    <w:rsid w:val="00C70DEE"/>
    <w:rsid w:val="00C72046"/>
    <w:rsid w:val="00C72234"/>
    <w:rsid w:val="00C73320"/>
    <w:rsid w:val="00C73967"/>
    <w:rsid w:val="00C74EBE"/>
    <w:rsid w:val="00C75683"/>
    <w:rsid w:val="00C756E3"/>
    <w:rsid w:val="00C76368"/>
    <w:rsid w:val="00C76F3E"/>
    <w:rsid w:val="00C7758F"/>
    <w:rsid w:val="00C77BC2"/>
    <w:rsid w:val="00C8002A"/>
    <w:rsid w:val="00C825F0"/>
    <w:rsid w:val="00C82955"/>
    <w:rsid w:val="00C82B1F"/>
    <w:rsid w:val="00C8545E"/>
    <w:rsid w:val="00C85867"/>
    <w:rsid w:val="00C869A3"/>
    <w:rsid w:val="00C86DDD"/>
    <w:rsid w:val="00C877E9"/>
    <w:rsid w:val="00C93805"/>
    <w:rsid w:val="00C93E14"/>
    <w:rsid w:val="00C95C5C"/>
    <w:rsid w:val="00C96ACF"/>
    <w:rsid w:val="00C97466"/>
    <w:rsid w:val="00C9755C"/>
    <w:rsid w:val="00CA0A29"/>
    <w:rsid w:val="00CA30D1"/>
    <w:rsid w:val="00CA53AA"/>
    <w:rsid w:val="00CA7084"/>
    <w:rsid w:val="00CA7DD0"/>
    <w:rsid w:val="00CA7F5A"/>
    <w:rsid w:val="00CB50D1"/>
    <w:rsid w:val="00CB592E"/>
    <w:rsid w:val="00CB5EE7"/>
    <w:rsid w:val="00CB74A6"/>
    <w:rsid w:val="00CB783E"/>
    <w:rsid w:val="00CB7C1F"/>
    <w:rsid w:val="00CC0681"/>
    <w:rsid w:val="00CC12A1"/>
    <w:rsid w:val="00CC27E0"/>
    <w:rsid w:val="00CC2CFF"/>
    <w:rsid w:val="00CC4D67"/>
    <w:rsid w:val="00CC53E6"/>
    <w:rsid w:val="00CC548B"/>
    <w:rsid w:val="00CC6221"/>
    <w:rsid w:val="00CC6B7C"/>
    <w:rsid w:val="00CD1499"/>
    <w:rsid w:val="00CD285C"/>
    <w:rsid w:val="00CD335C"/>
    <w:rsid w:val="00CD3567"/>
    <w:rsid w:val="00CD3DF3"/>
    <w:rsid w:val="00CD76F2"/>
    <w:rsid w:val="00CE34CE"/>
    <w:rsid w:val="00CE4556"/>
    <w:rsid w:val="00CE5960"/>
    <w:rsid w:val="00CE60B0"/>
    <w:rsid w:val="00CE62F1"/>
    <w:rsid w:val="00CE666F"/>
    <w:rsid w:val="00CE6D03"/>
    <w:rsid w:val="00CF01F4"/>
    <w:rsid w:val="00CF09F3"/>
    <w:rsid w:val="00CF24F4"/>
    <w:rsid w:val="00CF3488"/>
    <w:rsid w:val="00CF760B"/>
    <w:rsid w:val="00D01660"/>
    <w:rsid w:val="00D06160"/>
    <w:rsid w:val="00D07522"/>
    <w:rsid w:val="00D10A4F"/>
    <w:rsid w:val="00D123D8"/>
    <w:rsid w:val="00D12ADF"/>
    <w:rsid w:val="00D12C73"/>
    <w:rsid w:val="00D131C5"/>
    <w:rsid w:val="00D1385A"/>
    <w:rsid w:val="00D15653"/>
    <w:rsid w:val="00D2112D"/>
    <w:rsid w:val="00D23992"/>
    <w:rsid w:val="00D2455A"/>
    <w:rsid w:val="00D25131"/>
    <w:rsid w:val="00D267B4"/>
    <w:rsid w:val="00D30502"/>
    <w:rsid w:val="00D31505"/>
    <w:rsid w:val="00D331E2"/>
    <w:rsid w:val="00D33A5F"/>
    <w:rsid w:val="00D33CCC"/>
    <w:rsid w:val="00D346EC"/>
    <w:rsid w:val="00D361D7"/>
    <w:rsid w:val="00D372A7"/>
    <w:rsid w:val="00D418B1"/>
    <w:rsid w:val="00D46138"/>
    <w:rsid w:val="00D468FD"/>
    <w:rsid w:val="00D5026F"/>
    <w:rsid w:val="00D51BB4"/>
    <w:rsid w:val="00D539E9"/>
    <w:rsid w:val="00D54417"/>
    <w:rsid w:val="00D54FF3"/>
    <w:rsid w:val="00D55153"/>
    <w:rsid w:val="00D56A23"/>
    <w:rsid w:val="00D61189"/>
    <w:rsid w:val="00D625FC"/>
    <w:rsid w:val="00D62A64"/>
    <w:rsid w:val="00D63168"/>
    <w:rsid w:val="00D63204"/>
    <w:rsid w:val="00D63EE3"/>
    <w:rsid w:val="00D66563"/>
    <w:rsid w:val="00D66824"/>
    <w:rsid w:val="00D66A6E"/>
    <w:rsid w:val="00D709CB"/>
    <w:rsid w:val="00D7176E"/>
    <w:rsid w:val="00D74151"/>
    <w:rsid w:val="00D75894"/>
    <w:rsid w:val="00D76010"/>
    <w:rsid w:val="00D77E29"/>
    <w:rsid w:val="00D8010E"/>
    <w:rsid w:val="00D80400"/>
    <w:rsid w:val="00D82DB2"/>
    <w:rsid w:val="00D83D27"/>
    <w:rsid w:val="00D83D43"/>
    <w:rsid w:val="00D84C8B"/>
    <w:rsid w:val="00D8596F"/>
    <w:rsid w:val="00D859FA"/>
    <w:rsid w:val="00D90058"/>
    <w:rsid w:val="00D9011C"/>
    <w:rsid w:val="00D913DA"/>
    <w:rsid w:val="00D91684"/>
    <w:rsid w:val="00D9175D"/>
    <w:rsid w:val="00D9381C"/>
    <w:rsid w:val="00D94B57"/>
    <w:rsid w:val="00D955C1"/>
    <w:rsid w:val="00D96A59"/>
    <w:rsid w:val="00D97AD5"/>
    <w:rsid w:val="00D97EB3"/>
    <w:rsid w:val="00DA09E4"/>
    <w:rsid w:val="00DA1827"/>
    <w:rsid w:val="00DA22EA"/>
    <w:rsid w:val="00DA39F1"/>
    <w:rsid w:val="00DA4C34"/>
    <w:rsid w:val="00DA67DA"/>
    <w:rsid w:val="00DA7447"/>
    <w:rsid w:val="00DA7AE1"/>
    <w:rsid w:val="00DB0362"/>
    <w:rsid w:val="00DB13D7"/>
    <w:rsid w:val="00DB53FA"/>
    <w:rsid w:val="00DB5DB4"/>
    <w:rsid w:val="00DB7950"/>
    <w:rsid w:val="00DB7F00"/>
    <w:rsid w:val="00DC08BF"/>
    <w:rsid w:val="00DC2947"/>
    <w:rsid w:val="00DC3EC2"/>
    <w:rsid w:val="00DC4E4D"/>
    <w:rsid w:val="00DC5EE7"/>
    <w:rsid w:val="00DD108E"/>
    <w:rsid w:val="00DD1622"/>
    <w:rsid w:val="00DD3693"/>
    <w:rsid w:val="00DD5A39"/>
    <w:rsid w:val="00DD5CCD"/>
    <w:rsid w:val="00DD74B4"/>
    <w:rsid w:val="00DD76A9"/>
    <w:rsid w:val="00DD7F28"/>
    <w:rsid w:val="00DE0558"/>
    <w:rsid w:val="00DE256F"/>
    <w:rsid w:val="00DE2AB2"/>
    <w:rsid w:val="00DE2E58"/>
    <w:rsid w:val="00DF083C"/>
    <w:rsid w:val="00DF16D4"/>
    <w:rsid w:val="00DF20EB"/>
    <w:rsid w:val="00DF2896"/>
    <w:rsid w:val="00DF2D55"/>
    <w:rsid w:val="00DF3F68"/>
    <w:rsid w:val="00DF4FD3"/>
    <w:rsid w:val="00DF67D9"/>
    <w:rsid w:val="00DF749C"/>
    <w:rsid w:val="00DF765E"/>
    <w:rsid w:val="00E00931"/>
    <w:rsid w:val="00E00A8E"/>
    <w:rsid w:val="00E03B03"/>
    <w:rsid w:val="00E03DF5"/>
    <w:rsid w:val="00E05349"/>
    <w:rsid w:val="00E06733"/>
    <w:rsid w:val="00E07BC6"/>
    <w:rsid w:val="00E07C48"/>
    <w:rsid w:val="00E100CE"/>
    <w:rsid w:val="00E109A1"/>
    <w:rsid w:val="00E10B93"/>
    <w:rsid w:val="00E1152C"/>
    <w:rsid w:val="00E12B04"/>
    <w:rsid w:val="00E1309B"/>
    <w:rsid w:val="00E131C3"/>
    <w:rsid w:val="00E13817"/>
    <w:rsid w:val="00E1676C"/>
    <w:rsid w:val="00E20E3D"/>
    <w:rsid w:val="00E2137A"/>
    <w:rsid w:val="00E22BD2"/>
    <w:rsid w:val="00E23CBD"/>
    <w:rsid w:val="00E26BF3"/>
    <w:rsid w:val="00E26FFB"/>
    <w:rsid w:val="00E275B9"/>
    <w:rsid w:val="00E30CF7"/>
    <w:rsid w:val="00E312C1"/>
    <w:rsid w:val="00E321ED"/>
    <w:rsid w:val="00E32F61"/>
    <w:rsid w:val="00E35C4E"/>
    <w:rsid w:val="00E35D12"/>
    <w:rsid w:val="00E3641B"/>
    <w:rsid w:val="00E365FE"/>
    <w:rsid w:val="00E40344"/>
    <w:rsid w:val="00E40559"/>
    <w:rsid w:val="00E4072A"/>
    <w:rsid w:val="00E409B7"/>
    <w:rsid w:val="00E40C81"/>
    <w:rsid w:val="00E412C4"/>
    <w:rsid w:val="00E41FAC"/>
    <w:rsid w:val="00E43751"/>
    <w:rsid w:val="00E4473D"/>
    <w:rsid w:val="00E4508B"/>
    <w:rsid w:val="00E455E9"/>
    <w:rsid w:val="00E45CE0"/>
    <w:rsid w:val="00E46901"/>
    <w:rsid w:val="00E46DA6"/>
    <w:rsid w:val="00E4718C"/>
    <w:rsid w:val="00E523FF"/>
    <w:rsid w:val="00E53860"/>
    <w:rsid w:val="00E53B74"/>
    <w:rsid w:val="00E5726D"/>
    <w:rsid w:val="00E609F9"/>
    <w:rsid w:val="00E653E0"/>
    <w:rsid w:val="00E66086"/>
    <w:rsid w:val="00E66B96"/>
    <w:rsid w:val="00E67B6B"/>
    <w:rsid w:val="00E71857"/>
    <w:rsid w:val="00E71A19"/>
    <w:rsid w:val="00E81694"/>
    <w:rsid w:val="00E83440"/>
    <w:rsid w:val="00E84AC8"/>
    <w:rsid w:val="00E87BA1"/>
    <w:rsid w:val="00E90F8E"/>
    <w:rsid w:val="00E942FA"/>
    <w:rsid w:val="00E96151"/>
    <w:rsid w:val="00EA089C"/>
    <w:rsid w:val="00EA09B5"/>
    <w:rsid w:val="00EA1759"/>
    <w:rsid w:val="00EA1CFA"/>
    <w:rsid w:val="00EA2622"/>
    <w:rsid w:val="00EA2790"/>
    <w:rsid w:val="00EA4D1B"/>
    <w:rsid w:val="00EB39A0"/>
    <w:rsid w:val="00EB5F86"/>
    <w:rsid w:val="00EB6353"/>
    <w:rsid w:val="00EB6FDB"/>
    <w:rsid w:val="00EC0684"/>
    <w:rsid w:val="00EC1272"/>
    <w:rsid w:val="00EC4712"/>
    <w:rsid w:val="00EC4FD5"/>
    <w:rsid w:val="00EC6914"/>
    <w:rsid w:val="00EC6C0B"/>
    <w:rsid w:val="00EC6FDC"/>
    <w:rsid w:val="00EC7266"/>
    <w:rsid w:val="00EC7426"/>
    <w:rsid w:val="00ED048B"/>
    <w:rsid w:val="00ED08B4"/>
    <w:rsid w:val="00ED0F07"/>
    <w:rsid w:val="00ED0F6C"/>
    <w:rsid w:val="00ED11E9"/>
    <w:rsid w:val="00ED16E9"/>
    <w:rsid w:val="00ED1E20"/>
    <w:rsid w:val="00ED2457"/>
    <w:rsid w:val="00ED32BC"/>
    <w:rsid w:val="00ED5BBA"/>
    <w:rsid w:val="00ED5D49"/>
    <w:rsid w:val="00ED5F2A"/>
    <w:rsid w:val="00ED6091"/>
    <w:rsid w:val="00ED70EC"/>
    <w:rsid w:val="00ED7C9A"/>
    <w:rsid w:val="00EE093F"/>
    <w:rsid w:val="00EE1B51"/>
    <w:rsid w:val="00EE48B3"/>
    <w:rsid w:val="00EE5866"/>
    <w:rsid w:val="00EE5DEF"/>
    <w:rsid w:val="00EE5FA6"/>
    <w:rsid w:val="00EE70DD"/>
    <w:rsid w:val="00EE729D"/>
    <w:rsid w:val="00EF0A15"/>
    <w:rsid w:val="00EF136E"/>
    <w:rsid w:val="00EF2538"/>
    <w:rsid w:val="00EF263A"/>
    <w:rsid w:val="00EF308C"/>
    <w:rsid w:val="00EF7C08"/>
    <w:rsid w:val="00F0248B"/>
    <w:rsid w:val="00F02829"/>
    <w:rsid w:val="00F0301F"/>
    <w:rsid w:val="00F055EF"/>
    <w:rsid w:val="00F05830"/>
    <w:rsid w:val="00F05F2A"/>
    <w:rsid w:val="00F0732D"/>
    <w:rsid w:val="00F07702"/>
    <w:rsid w:val="00F07A04"/>
    <w:rsid w:val="00F10A70"/>
    <w:rsid w:val="00F1115C"/>
    <w:rsid w:val="00F116BE"/>
    <w:rsid w:val="00F127F6"/>
    <w:rsid w:val="00F12C1B"/>
    <w:rsid w:val="00F13616"/>
    <w:rsid w:val="00F14383"/>
    <w:rsid w:val="00F1517F"/>
    <w:rsid w:val="00F155EA"/>
    <w:rsid w:val="00F16F22"/>
    <w:rsid w:val="00F17629"/>
    <w:rsid w:val="00F21C66"/>
    <w:rsid w:val="00F23666"/>
    <w:rsid w:val="00F25219"/>
    <w:rsid w:val="00F26011"/>
    <w:rsid w:val="00F27D84"/>
    <w:rsid w:val="00F27F2F"/>
    <w:rsid w:val="00F303A1"/>
    <w:rsid w:val="00F30A88"/>
    <w:rsid w:val="00F30F22"/>
    <w:rsid w:val="00F31094"/>
    <w:rsid w:val="00F31723"/>
    <w:rsid w:val="00F33782"/>
    <w:rsid w:val="00F338EE"/>
    <w:rsid w:val="00F33E07"/>
    <w:rsid w:val="00F34A0A"/>
    <w:rsid w:val="00F35FB5"/>
    <w:rsid w:val="00F37BB7"/>
    <w:rsid w:val="00F37C0A"/>
    <w:rsid w:val="00F41166"/>
    <w:rsid w:val="00F41EBF"/>
    <w:rsid w:val="00F43501"/>
    <w:rsid w:val="00F45965"/>
    <w:rsid w:val="00F45E41"/>
    <w:rsid w:val="00F46C08"/>
    <w:rsid w:val="00F5053C"/>
    <w:rsid w:val="00F516A8"/>
    <w:rsid w:val="00F51BCE"/>
    <w:rsid w:val="00F53604"/>
    <w:rsid w:val="00F53CC5"/>
    <w:rsid w:val="00F53FA3"/>
    <w:rsid w:val="00F5444D"/>
    <w:rsid w:val="00F546CE"/>
    <w:rsid w:val="00F558A4"/>
    <w:rsid w:val="00F56C73"/>
    <w:rsid w:val="00F576A4"/>
    <w:rsid w:val="00F602B5"/>
    <w:rsid w:val="00F61D71"/>
    <w:rsid w:val="00F622FC"/>
    <w:rsid w:val="00F64481"/>
    <w:rsid w:val="00F65C63"/>
    <w:rsid w:val="00F66BFB"/>
    <w:rsid w:val="00F66CDF"/>
    <w:rsid w:val="00F67FDE"/>
    <w:rsid w:val="00F722E1"/>
    <w:rsid w:val="00F725C1"/>
    <w:rsid w:val="00F74640"/>
    <w:rsid w:val="00F77ADE"/>
    <w:rsid w:val="00F80947"/>
    <w:rsid w:val="00F81106"/>
    <w:rsid w:val="00F8123F"/>
    <w:rsid w:val="00F81637"/>
    <w:rsid w:val="00F83BBC"/>
    <w:rsid w:val="00F83C02"/>
    <w:rsid w:val="00F83DF9"/>
    <w:rsid w:val="00F84C08"/>
    <w:rsid w:val="00F85B54"/>
    <w:rsid w:val="00F85F36"/>
    <w:rsid w:val="00F8664E"/>
    <w:rsid w:val="00F869F7"/>
    <w:rsid w:val="00F86B53"/>
    <w:rsid w:val="00F86E7B"/>
    <w:rsid w:val="00F87BD1"/>
    <w:rsid w:val="00F905ED"/>
    <w:rsid w:val="00F90693"/>
    <w:rsid w:val="00F946DD"/>
    <w:rsid w:val="00F949DA"/>
    <w:rsid w:val="00F94FA2"/>
    <w:rsid w:val="00F95DCA"/>
    <w:rsid w:val="00F96C89"/>
    <w:rsid w:val="00FA0C31"/>
    <w:rsid w:val="00FA1BDA"/>
    <w:rsid w:val="00FA1C0B"/>
    <w:rsid w:val="00FA1EC0"/>
    <w:rsid w:val="00FA3425"/>
    <w:rsid w:val="00FA38DA"/>
    <w:rsid w:val="00FA4249"/>
    <w:rsid w:val="00FA4386"/>
    <w:rsid w:val="00FA453B"/>
    <w:rsid w:val="00FA474A"/>
    <w:rsid w:val="00FA5090"/>
    <w:rsid w:val="00FA6CFB"/>
    <w:rsid w:val="00FA77FB"/>
    <w:rsid w:val="00FA783B"/>
    <w:rsid w:val="00FB24F0"/>
    <w:rsid w:val="00FB5C60"/>
    <w:rsid w:val="00FB5DF6"/>
    <w:rsid w:val="00FB63C1"/>
    <w:rsid w:val="00FB6410"/>
    <w:rsid w:val="00FB6526"/>
    <w:rsid w:val="00FC09FD"/>
    <w:rsid w:val="00FC0F68"/>
    <w:rsid w:val="00FC14C1"/>
    <w:rsid w:val="00FC2C17"/>
    <w:rsid w:val="00FC3EC8"/>
    <w:rsid w:val="00FC5387"/>
    <w:rsid w:val="00FC59C4"/>
    <w:rsid w:val="00FC7FF3"/>
    <w:rsid w:val="00FD0964"/>
    <w:rsid w:val="00FD1490"/>
    <w:rsid w:val="00FD1C90"/>
    <w:rsid w:val="00FD24D7"/>
    <w:rsid w:val="00FD26C3"/>
    <w:rsid w:val="00FD3853"/>
    <w:rsid w:val="00FD3BD7"/>
    <w:rsid w:val="00FD482B"/>
    <w:rsid w:val="00FD74B5"/>
    <w:rsid w:val="00FD7A3C"/>
    <w:rsid w:val="00FE050C"/>
    <w:rsid w:val="00FE1643"/>
    <w:rsid w:val="00FE4387"/>
    <w:rsid w:val="00FE49EA"/>
    <w:rsid w:val="00FE536E"/>
    <w:rsid w:val="00FE5DD3"/>
    <w:rsid w:val="00FE6883"/>
    <w:rsid w:val="00FE738D"/>
    <w:rsid w:val="00FF054B"/>
    <w:rsid w:val="00FF0569"/>
    <w:rsid w:val="00FF10F7"/>
    <w:rsid w:val="00FF222F"/>
    <w:rsid w:val="00FF2FA4"/>
    <w:rsid w:val="00FF3003"/>
    <w:rsid w:val="00FF534F"/>
    <w:rsid w:val="00FF6672"/>
    <w:rsid w:val="00FF6BE7"/>
    <w:rsid w:val="00FF6BF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A34FC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IN" w:eastAsia="en-I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semiHidden="0" w:uiPriority="0" w:unhideWhenUsed="0" w:qFormat="1"/>
    <w:lsdException w:name="heading 4" w:semiHidden="0" w:uiPriority="0" w:unhideWhenUsed="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semiHidden="0" w:uiPriority="35" w:unhideWhenUsed="0" w:qFormat="1"/>
    <w:lsdException w:name="footnote reference" w:uiPriority="0"/>
    <w:lsdException w:name="annotation reference" w:uiPriority="0"/>
    <w:lsdException w:name="page number"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Hyperlink" w:uiPriority="0"/>
    <w:lsdException w:name="FollowedHyperlink" w:uiPriority="0"/>
    <w:lsdException w:name="Strong" w:semiHidden="0" w:uiPriority="0" w:unhideWhenUsed="0" w:qFormat="1"/>
    <w:lsdException w:name="Emphasis" w:semiHidden="0" w:uiPriority="0" w:unhideWhenUsed="0" w:qFormat="1"/>
    <w:lsdException w:name="Normal (Web)" w:uiPriority="0"/>
    <w:lsdException w:name="annotation subject" w:uiPriority="0"/>
    <w:lsdException w:name="No List" w:uiPriority="0"/>
    <w:lsdException w:name="Balloon Text" w:uiPriority="0"/>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5F2A"/>
    <w:pPr>
      <w:widowControl w:val="0"/>
      <w:spacing w:line="230" w:lineRule="exact"/>
    </w:pPr>
    <w:rPr>
      <w:sz w:val="16"/>
      <w:lang w:val="en-US" w:eastAsia="en-US"/>
    </w:rPr>
  </w:style>
  <w:style w:type="paragraph" w:styleId="Heading1">
    <w:name w:val="heading 1"/>
    <w:basedOn w:val="Normal"/>
    <w:next w:val="Normal"/>
    <w:link w:val="Heading1Char"/>
    <w:qFormat/>
    <w:rsid w:val="00F05F2A"/>
    <w:pPr>
      <w:keepNext/>
      <w:pBdr>
        <w:top w:val="single" w:sz="4" w:space="1" w:color="auto"/>
        <w:left w:val="single" w:sz="4" w:space="0" w:color="auto"/>
        <w:bottom w:val="single" w:sz="4" w:space="7" w:color="auto"/>
        <w:right w:val="single" w:sz="4" w:space="4" w:color="auto"/>
      </w:pBdr>
      <w:outlineLvl w:val="0"/>
    </w:pPr>
    <w:rPr>
      <w:b/>
      <w:bCs/>
    </w:rPr>
  </w:style>
  <w:style w:type="paragraph" w:styleId="Heading2">
    <w:name w:val="heading 2"/>
    <w:basedOn w:val="Normal"/>
    <w:next w:val="Normal"/>
    <w:link w:val="Heading2Char"/>
    <w:qFormat/>
    <w:rsid w:val="004E7E74"/>
    <w:pPr>
      <w:keepNext/>
      <w:tabs>
        <w:tab w:val="center" w:pos="4680"/>
      </w:tabs>
      <w:suppressAutoHyphens/>
      <w:spacing w:before="120" w:line="240" w:lineRule="auto"/>
      <w:jc w:val="center"/>
      <w:outlineLvl w:val="1"/>
    </w:pPr>
    <w:rPr>
      <w:rFonts w:ascii="Frutiger 45 Light" w:eastAsia="Times New Roman" w:hAnsi="Frutiger 45 Light" w:cs="Angsana New"/>
      <w:b/>
      <w:snapToGrid w:val="0"/>
      <w:spacing w:val="-3"/>
      <w:sz w:val="29"/>
      <w:lang w:eastAsia="de-DE"/>
    </w:rPr>
  </w:style>
  <w:style w:type="paragraph" w:styleId="Heading3">
    <w:name w:val="heading 3"/>
    <w:basedOn w:val="Normal"/>
    <w:next w:val="Normal"/>
    <w:link w:val="Heading3Char"/>
    <w:autoRedefine/>
    <w:qFormat/>
    <w:pPr>
      <w:keepNext/>
      <w:pBdr>
        <w:top w:val="single" w:sz="4" w:space="1" w:color="auto"/>
        <w:left w:val="single" w:sz="4" w:space="4" w:color="auto"/>
        <w:right w:val="single" w:sz="4" w:space="4" w:color="auto"/>
      </w:pBdr>
      <w:ind w:right="113"/>
      <w:outlineLvl w:val="2"/>
    </w:pPr>
    <w:rPr>
      <w:b/>
      <w:bCs/>
      <w:szCs w:val="24"/>
    </w:rPr>
  </w:style>
  <w:style w:type="paragraph" w:styleId="Heading4">
    <w:name w:val="heading 4"/>
    <w:basedOn w:val="Normal"/>
    <w:next w:val="Normal"/>
    <w:link w:val="Heading4Char"/>
    <w:qFormat/>
    <w:pPr>
      <w:keepNext/>
      <w:spacing w:before="240" w:after="60"/>
      <w:outlineLvl w:val="3"/>
    </w:pPr>
    <w:rPr>
      <w:b/>
      <w:bCs/>
      <w:sz w:val="28"/>
      <w:szCs w:val="28"/>
    </w:rPr>
  </w:style>
  <w:style w:type="paragraph" w:styleId="Heading5">
    <w:name w:val="heading 5"/>
    <w:basedOn w:val="Normal"/>
    <w:next w:val="Normal"/>
    <w:link w:val="Heading5Char"/>
    <w:semiHidden/>
    <w:unhideWhenUsed/>
    <w:qFormat/>
    <w:rsid w:val="00725AFB"/>
    <w:pPr>
      <w:spacing w:before="240" w:after="60" w:line="240" w:lineRule="auto"/>
      <w:outlineLvl w:val="4"/>
    </w:pPr>
    <w:rPr>
      <w:rFonts w:ascii="Calibri" w:eastAsia="Times New Roman" w:hAnsi="Calibri"/>
      <w:b/>
      <w:bCs/>
      <w:i/>
      <w:iCs/>
      <w:snapToGrid w:val="0"/>
      <w:sz w:val="26"/>
      <w:szCs w:val="26"/>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4E7E74"/>
    <w:rPr>
      <w:rFonts w:ascii="Frutiger 45 Light" w:eastAsia="Times New Roman" w:hAnsi="Frutiger 45 Light" w:cs="Angsana New"/>
      <w:b/>
      <w:snapToGrid w:val="0"/>
      <w:spacing w:val="-3"/>
      <w:sz w:val="29"/>
      <w:lang w:val="en-GB" w:eastAsia="de-DE"/>
    </w:rPr>
  </w:style>
  <w:style w:type="paragraph" w:styleId="Caption">
    <w:name w:val="caption"/>
    <w:basedOn w:val="Normal"/>
    <w:next w:val="Normal"/>
    <w:qFormat/>
    <w:pPr>
      <w:keepLines/>
      <w:spacing w:before="200" w:after="240" w:line="200" w:lineRule="exact"/>
    </w:pPr>
  </w:style>
  <w:style w:type="paragraph" w:customStyle="1" w:styleId="Els-1storder-head">
    <w:name w:val="Els-1storder-head"/>
    <w:next w:val="Els-body-text"/>
    <w:rsid w:val="0031626B"/>
    <w:pPr>
      <w:keepNext/>
      <w:numPr>
        <w:numId w:val="5"/>
      </w:numPr>
      <w:pBdr>
        <w:top w:val="single" w:sz="18" w:space="1" w:color="auto"/>
      </w:pBdr>
      <w:suppressAutoHyphens/>
      <w:spacing w:before="230" w:after="230" w:line="230" w:lineRule="exact"/>
    </w:pPr>
    <w:rPr>
      <w:b/>
      <w:sz w:val="19"/>
      <w:lang w:val="en-US" w:eastAsia="en-US"/>
    </w:rPr>
  </w:style>
  <w:style w:type="paragraph" w:customStyle="1" w:styleId="Els-body-text">
    <w:name w:val="Els-body-text"/>
    <w:rsid w:val="00D80400"/>
    <w:pPr>
      <w:spacing w:line="230" w:lineRule="exact"/>
      <w:ind w:firstLine="238"/>
      <w:jc w:val="both"/>
    </w:pPr>
    <w:rPr>
      <w:sz w:val="16"/>
      <w:lang w:val="en-US" w:eastAsia="en-US"/>
    </w:rPr>
  </w:style>
  <w:style w:type="paragraph" w:customStyle="1" w:styleId="Els-2ndorder-head">
    <w:name w:val="Els-2ndorder-head"/>
    <w:next w:val="Els-body-text"/>
    <w:rsid w:val="00D80400"/>
    <w:pPr>
      <w:keepNext/>
      <w:suppressAutoHyphens/>
      <w:spacing w:before="230" w:after="230" w:line="230" w:lineRule="exact"/>
    </w:pPr>
    <w:rPr>
      <w:b/>
      <w:i/>
      <w:sz w:val="17"/>
      <w:lang w:val="en-US" w:eastAsia="en-US"/>
    </w:rPr>
  </w:style>
  <w:style w:type="paragraph" w:customStyle="1" w:styleId="Els-3rdorder-head">
    <w:name w:val="Els-3rdorder-head"/>
    <w:next w:val="Els-body-text"/>
    <w:pPr>
      <w:keepNext/>
      <w:numPr>
        <w:ilvl w:val="2"/>
        <w:numId w:val="6"/>
      </w:numPr>
      <w:suppressAutoHyphens/>
      <w:spacing w:before="240" w:line="240" w:lineRule="exact"/>
    </w:pPr>
    <w:rPr>
      <w:i/>
      <w:lang w:val="en-US" w:eastAsia="en-US"/>
    </w:rPr>
  </w:style>
  <w:style w:type="paragraph" w:customStyle="1" w:styleId="Els-4thorder-head">
    <w:name w:val="Els-4thorder-head"/>
    <w:next w:val="Els-body-text"/>
    <w:pPr>
      <w:keepNext/>
      <w:suppressAutoHyphens/>
      <w:spacing w:before="240" w:line="240" w:lineRule="exact"/>
    </w:pPr>
    <w:rPr>
      <w:i/>
      <w:lang w:val="en-US" w:eastAsia="en-US"/>
    </w:rPr>
  </w:style>
  <w:style w:type="paragraph" w:customStyle="1" w:styleId="Els-Abstract-head">
    <w:name w:val="Els-Abstract-head"/>
    <w:next w:val="Normal"/>
    <w:rsid w:val="003806A4"/>
    <w:pPr>
      <w:keepNext/>
      <w:suppressAutoHyphens/>
      <w:spacing w:before="440" w:after="200"/>
    </w:pPr>
    <w:rPr>
      <w:b/>
      <w:sz w:val="18"/>
      <w:lang w:val="en-US" w:eastAsia="en-US"/>
    </w:rPr>
  </w:style>
  <w:style w:type="paragraph" w:customStyle="1" w:styleId="Els-Abstract-text">
    <w:name w:val="Els-Abstract-text"/>
    <w:next w:val="Normal"/>
    <w:rsid w:val="003400D6"/>
    <w:pPr>
      <w:pBdr>
        <w:top w:val="single" w:sz="4" w:space="1" w:color="auto"/>
      </w:pBdr>
      <w:spacing w:before="200" w:line="220" w:lineRule="exact"/>
      <w:jc w:val="both"/>
    </w:pPr>
    <w:rPr>
      <w:sz w:val="15"/>
      <w:lang w:val="en-US" w:eastAsia="en-US"/>
    </w:rPr>
  </w:style>
  <w:style w:type="paragraph" w:customStyle="1" w:styleId="Els-acknowledgement">
    <w:name w:val="Els-acknowledgement"/>
    <w:next w:val="Normal"/>
    <w:rsid w:val="005B1F08"/>
    <w:pPr>
      <w:keepNext/>
      <w:spacing w:before="230" w:after="230" w:line="230" w:lineRule="exact"/>
    </w:pPr>
    <w:rPr>
      <w:b/>
      <w:sz w:val="19"/>
      <w:lang w:val="en-US" w:eastAsia="en-US"/>
    </w:rPr>
  </w:style>
  <w:style w:type="paragraph" w:customStyle="1" w:styleId="Els-aditional-article-history">
    <w:name w:val="Els-aditional-article-history"/>
    <w:basedOn w:val="Normal"/>
    <w:pPr>
      <w:spacing w:after="400" w:line="200" w:lineRule="exact"/>
      <w:jc w:val="center"/>
    </w:pPr>
    <w:rPr>
      <w:b/>
      <w:noProof/>
    </w:rPr>
  </w:style>
  <w:style w:type="paragraph" w:customStyle="1" w:styleId="Els-Affiliation">
    <w:name w:val="Els-Affiliation"/>
    <w:next w:val="Els-Abstract-head"/>
    <w:autoRedefine/>
    <w:rsid w:val="009C6F37"/>
    <w:pPr>
      <w:pBdr>
        <w:bottom w:val="single" w:sz="2" w:space="1" w:color="auto"/>
      </w:pBdr>
      <w:suppressAutoHyphens/>
      <w:spacing w:line="230" w:lineRule="exact"/>
    </w:pPr>
    <w:rPr>
      <w:i/>
      <w:noProof/>
      <w:sz w:val="16"/>
      <w:lang w:val="en-US" w:eastAsia="en-US"/>
    </w:rPr>
  </w:style>
  <w:style w:type="paragraph" w:customStyle="1" w:styleId="Els-appendixhead">
    <w:name w:val="Els-appendixhead"/>
    <w:next w:val="Normal"/>
    <w:rsid w:val="005B1F08"/>
    <w:pPr>
      <w:numPr>
        <w:numId w:val="1"/>
      </w:numPr>
      <w:spacing w:before="230" w:after="230" w:line="230" w:lineRule="exact"/>
    </w:pPr>
    <w:rPr>
      <w:b/>
      <w:sz w:val="19"/>
      <w:lang w:val="en-US" w:eastAsia="en-US"/>
    </w:rPr>
  </w:style>
  <w:style w:type="paragraph" w:customStyle="1" w:styleId="Els-appendixsubhead">
    <w:name w:val="Els-appendixsubhead"/>
    <w:next w:val="Normal"/>
    <w:rsid w:val="005B1F08"/>
    <w:pPr>
      <w:numPr>
        <w:ilvl w:val="1"/>
        <w:numId w:val="2"/>
      </w:numPr>
      <w:spacing w:before="230" w:after="230" w:line="230" w:lineRule="exact"/>
    </w:pPr>
    <w:rPr>
      <w:i/>
      <w:sz w:val="17"/>
      <w:lang w:val="en-US" w:eastAsia="en-US"/>
    </w:rPr>
  </w:style>
  <w:style w:type="paragraph" w:customStyle="1" w:styleId="Els-Author">
    <w:name w:val="Els-Author"/>
    <w:next w:val="Normal"/>
    <w:autoRedefine/>
    <w:rsid w:val="00C93805"/>
    <w:pPr>
      <w:keepNext/>
      <w:widowControl w:val="0"/>
      <w:tabs>
        <w:tab w:val="center" w:pos="5189"/>
        <w:tab w:val="left" w:pos="9525"/>
      </w:tabs>
      <w:suppressAutoHyphens/>
      <w:spacing w:before="120" w:after="120" w:line="230" w:lineRule="exact"/>
      <w:ind w:left="882" w:right="872"/>
      <w:jc w:val="center"/>
    </w:pPr>
    <w:rPr>
      <w:noProof/>
      <w:color w:val="000000"/>
      <w:lang w:val="en-US" w:eastAsia="en-US"/>
    </w:rPr>
  </w:style>
  <w:style w:type="paragraph" w:customStyle="1" w:styleId="Els-bulletlist">
    <w:name w:val="Els-bulletlist"/>
    <w:basedOn w:val="Els-body-text"/>
    <w:rsid w:val="0031626B"/>
    <w:pPr>
      <w:numPr>
        <w:numId w:val="3"/>
      </w:numPr>
      <w:tabs>
        <w:tab w:val="left" w:pos="240"/>
      </w:tabs>
      <w:jc w:val="left"/>
    </w:pPr>
  </w:style>
  <w:style w:type="paragraph" w:customStyle="1" w:styleId="Els-table-caption">
    <w:name w:val="Els-table-caption"/>
    <w:rsid w:val="005250D2"/>
    <w:pPr>
      <w:keepLines/>
      <w:spacing w:before="230" w:after="230" w:line="200" w:lineRule="exact"/>
    </w:pPr>
    <w:rPr>
      <w:b/>
      <w:sz w:val="16"/>
      <w:lang w:val="en-US" w:eastAsia="en-US"/>
    </w:rPr>
  </w:style>
  <w:style w:type="paragraph" w:customStyle="1" w:styleId="Els-chem-equation">
    <w:name w:val="Els-chem-equation"/>
    <w:next w:val="Els-body-text"/>
    <w:pPr>
      <w:tabs>
        <w:tab w:val="right" w:pos="4320"/>
        <w:tab w:val="right" w:pos="9120"/>
      </w:tabs>
      <w:spacing w:before="120" w:after="120" w:line="220" w:lineRule="exact"/>
    </w:pPr>
    <w:rPr>
      <w:noProof/>
      <w:sz w:val="18"/>
      <w:lang w:val="en-US" w:eastAsia="en-US"/>
    </w:rPr>
  </w:style>
  <w:style w:type="paragraph" w:customStyle="1" w:styleId="Els-collaboration">
    <w:name w:val="Els-collaboration"/>
    <w:basedOn w:val="Els-Author"/>
    <w:pPr>
      <w:jc w:val="right"/>
    </w:pPr>
  </w:style>
  <w:style w:type="paragraph" w:customStyle="1" w:styleId="Els-collaboration-affiliation">
    <w:name w:val="Els-collaboration-affiliation"/>
    <w:basedOn w:val="Els-collaboration"/>
  </w:style>
  <w:style w:type="paragraph" w:customStyle="1" w:styleId="Els-presented-by">
    <w:name w:val="Els-presented-by"/>
    <w:pPr>
      <w:spacing w:after="200"/>
      <w:jc w:val="center"/>
    </w:pPr>
    <w:rPr>
      <w:b/>
      <w:sz w:val="16"/>
      <w:lang w:val="en-US" w:eastAsia="en-US"/>
    </w:rPr>
  </w:style>
  <w:style w:type="paragraph" w:customStyle="1" w:styleId="Els-dedicated-to">
    <w:name w:val="Els-dedicated-to"/>
    <w:basedOn w:val="Els-presented-by"/>
    <w:rPr>
      <w:b w:val="0"/>
    </w:rPr>
  </w:style>
  <w:style w:type="paragraph" w:customStyle="1" w:styleId="Els-equation">
    <w:name w:val="Els-equation"/>
    <w:next w:val="Normal"/>
    <w:rsid w:val="00F1115C"/>
    <w:pPr>
      <w:widowControl w:val="0"/>
      <w:tabs>
        <w:tab w:val="right" w:pos="4320"/>
        <w:tab w:val="right" w:pos="9120"/>
      </w:tabs>
      <w:spacing w:before="230" w:after="230" w:line="360" w:lineRule="auto"/>
    </w:pPr>
    <w:rPr>
      <w:i/>
      <w:noProof/>
      <w:sz w:val="16"/>
      <w:lang w:val="en-US" w:eastAsia="en-US"/>
    </w:rPr>
  </w:style>
  <w:style w:type="paragraph" w:customStyle="1" w:styleId="Els-footnote">
    <w:name w:val="Els-footnote"/>
    <w:rsid w:val="004007A1"/>
    <w:pPr>
      <w:keepLines/>
      <w:widowControl w:val="0"/>
      <w:spacing w:after="220" w:line="200" w:lineRule="exact"/>
      <w:ind w:firstLine="113"/>
      <w:jc w:val="both"/>
    </w:pPr>
    <w:rPr>
      <w:sz w:val="15"/>
      <w:lang w:val="en-US" w:eastAsia="en-US"/>
    </w:rPr>
  </w:style>
  <w:style w:type="paragraph" w:customStyle="1" w:styleId="Els-history">
    <w:name w:val="Els-history"/>
    <w:next w:val="Normal"/>
    <w:rsid w:val="00840E5D"/>
    <w:pPr>
      <w:pBdr>
        <w:top w:val="single" w:sz="4" w:space="1" w:color="auto"/>
      </w:pBdr>
      <w:spacing w:line="230" w:lineRule="exact"/>
    </w:pPr>
    <w:rPr>
      <w:noProof/>
      <w:sz w:val="15"/>
      <w:lang w:val="en-US" w:eastAsia="en-US"/>
    </w:rPr>
  </w:style>
  <w:style w:type="paragraph" w:customStyle="1" w:styleId="Els-journal-logo">
    <w:name w:val="Els-journal-logo"/>
    <w:pPr>
      <w:pBdr>
        <w:top w:val="thinThickLargeGap" w:sz="12" w:space="0" w:color="auto"/>
        <w:bottom w:val="thickThinLargeGap" w:sz="12" w:space="0" w:color="auto"/>
      </w:pBdr>
    </w:pPr>
    <w:rPr>
      <w:rFonts w:ascii="Helvetica" w:hAnsi="Helvetica"/>
      <w:b/>
      <w:noProof/>
      <w:sz w:val="24"/>
      <w:lang w:val="en-US" w:eastAsia="en-US"/>
    </w:rPr>
  </w:style>
  <w:style w:type="paragraph" w:customStyle="1" w:styleId="Els-keywords">
    <w:name w:val="Els-keywords"/>
    <w:next w:val="Normal"/>
    <w:autoRedefine/>
    <w:rsid w:val="00F81637"/>
    <w:pPr>
      <w:pBdr>
        <w:top w:val="single" w:sz="4" w:space="1" w:color="auto"/>
      </w:pBdr>
      <w:spacing w:line="230" w:lineRule="exact"/>
    </w:pPr>
    <w:rPr>
      <w:noProof/>
      <w:sz w:val="15"/>
      <w:lang w:val="en-US" w:eastAsia="en-US"/>
    </w:rPr>
  </w:style>
  <w:style w:type="paragraph" w:customStyle="1" w:styleId="Els-numlist">
    <w:name w:val="Els-numlist"/>
    <w:basedOn w:val="Els-body-text"/>
    <w:pPr>
      <w:numPr>
        <w:numId w:val="4"/>
      </w:numPr>
      <w:tabs>
        <w:tab w:val="left" w:pos="240"/>
      </w:tabs>
      <w:ind w:left="480"/>
      <w:jc w:val="left"/>
    </w:pPr>
  </w:style>
  <w:style w:type="paragraph" w:customStyle="1" w:styleId="Els-reference">
    <w:name w:val="Els-reference"/>
    <w:rsid w:val="005B1F08"/>
    <w:pPr>
      <w:tabs>
        <w:tab w:val="left" w:pos="312"/>
      </w:tabs>
      <w:spacing w:line="200" w:lineRule="exact"/>
      <w:ind w:left="240" w:hanging="240"/>
    </w:pPr>
    <w:rPr>
      <w:noProof/>
      <w:sz w:val="15"/>
      <w:lang w:val="en-US" w:eastAsia="en-US"/>
    </w:rPr>
  </w:style>
  <w:style w:type="paragraph" w:customStyle="1" w:styleId="Els-reference-head">
    <w:name w:val="Els-reference-head"/>
    <w:next w:val="Els-reference"/>
    <w:rsid w:val="005B1F08"/>
    <w:pPr>
      <w:keepNext/>
      <w:pBdr>
        <w:bottom w:val="single" w:sz="2" w:space="1" w:color="auto"/>
      </w:pBdr>
      <w:spacing w:before="230" w:after="220" w:line="220" w:lineRule="exact"/>
    </w:pPr>
    <w:rPr>
      <w:smallCaps/>
      <w:sz w:val="18"/>
      <w:lang w:val="en-US" w:eastAsia="en-US"/>
    </w:rPr>
  </w:style>
  <w:style w:type="paragraph" w:customStyle="1" w:styleId="Els-reprint-line">
    <w:name w:val="Els-reprint-line"/>
    <w:basedOn w:val="Normal"/>
    <w:pPr>
      <w:tabs>
        <w:tab w:val="left" w:pos="0"/>
        <w:tab w:val="center" w:pos="5443"/>
      </w:tabs>
      <w:jc w:val="center"/>
    </w:pPr>
  </w:style>
  <w:style w:type="paragraph" w:customStyle="1" w:styleId="Els-table-text">
    <w:name w:val="Els-table-text"/>
    <w:rsid w:val="00011C98"/>
    <w:pPr>
      <w:spacing w:after="80" w:line="200" w:lineRule="exact"/>
    </w:pPr>
    <w:rPr>
      <w:sz w:val="14"/>
      <w:lang w:val="en-US" w:eastAsia="en-US"/>
    </w:rPr>
  </w:style>
  <w:style w:type="paragraph" w:customStyle="1" w:styleId="Els-Title">
    <w:name w:val="Els-Title"/>
    <w:next w:val="Els-Author"/>
    <w:autoRedefine/>
    <w:rsid w:val="00BE1E7B"/>
    <w:pPr>
      <w:suppressAutoHyphens/>
      <w:spacing w:before="120" w:after="120"/>
      <w:ind w:left="357"/>
      <w:jc w:val="center"/>
    </w:pPr>
    <w:rPr>
      <w:b/>
      <w:kern w:val="28"/>
      <w:sz w:val="28"/>
      <w:szCs w:val="28"/>
      <w:lang w:val="en-US" w:eastAsia="en-US"/>
    </w:rPr>
  </w:style>
  <w:style w:type="character" w:styleId="EndnoteReference">
    <w:name w:val="endnote reference"/>
    <w:semiHidden/>
    <w:rPr>
      <w:vertAlign w:val="superscript"/>
    </w:rPr>
  </w:style>
  <w:style w:type="paragraph" w:styleId="Header">
    <w:name w:val="header"/>
    <w:aliases w:val="page-number"/>
    <w:link w:val="HeaderChar"/>
    <w:rsid w:val="00E20E3D"/>
    <w:pPr>
      <w:tabs>
        <w:tab w:val="center" w:pos="4706"/>
        <w:tab w:val="right" w:pos="9356"/>
      </w:tabs>
      <w:spacing w:after="80" w:line="200" w:lineRule="atLeast"/>
    </w:pPr>
    <w:rPr>
      <w:noProof/>
      <w:sz w:val="14"/>
      <w:lang w:val="en-US" w:eastAsia="en-US"/>
    </w:rPr>
  </w:style>
  <w:style w:type="character" w:customStyle="1" w:styleId="HeaderChar">
    <w:name w:val="Header Char"/>
    <w:aliases w:val="page-number Char"/>
    <w:basedOn w:val="DefaultParagraphFont"/>
    <w:link w:val="Header"/>
    <w:rsid w:val="00E20E3D"/>
    <w:rPr>
      <w:noProof/>
      <w:sz w:val="14"/>
      <w:lang w:val="en-US" w:eastAsia="en-US"/>
    </w:rPr>
  </w:style>
  <w:style w:type="paragraph" w:styleId="Footer">
    <w:name w:val="footer"/>
    <w:basedOn w:val="Header"/>
    <w:link w:val="FooterChar"/>
    <w:pPr>
      <w:tabs>
        <w:tab w:val="right" w:pos="10080"/>
      </w:tabs>
      <w:spacing w:before="240" w:after="0" w:line="200" w:lineRule="exact"/>
    </w:pPr>
    <w:rPr>
      <w:i/>
    </w:rPr>
  </w:style>
  <w:style w:type="character" w:customStyle="1" w:styleId="FooterChar">
    <w:name w:val="Footer Char"/>
    <w:basedOn w:val="DefaultParagraphFont"/>
    <w:link w:val="Footer"/>
    <w:rsid w:val="00A32103"/>
    <w:rPr>
      <w:i/>
      <w:noProof/>
      <w:sz w:val="14"/>
      <w:lang w:val="en-US" w:eastAsia="en-US"/>
    </w:rPr>
  </w:style>
  <w:style w:type="character" w:styleId="FootnoteReference">
    <w:name w:val="footnote reference"/>
    <w:semiHidden/>
    <w:rPr>
      <w:vertAlign w:val="superscript"/>
    </w:rPr>
  </w:style>
  <w:style w:type="paragraph" w:styleId="FootnoteText">
    <w:name w:val="footnote text"/>
    <w:basedOn w:val="Normal"/>
    <w:link w:val="FootnoteTextChar"/>
    <w:semiHidden/>
    <w:rPr>
      <w:rFonts w:ascii="Univers" w:hAnsi="Univers"/>
    </w:rPr>
  </w:style>
  <w:style w:type="character" w:styleId="Hyperlink">
    <w:name w:val="Hyperlink"/>
    <w:rPr>
      <w:color w:val="auto"/>
      <w:sz w:val="16"/>
      <w:u w:val="none"/>
    </w:rPr>
  </w:style>
  <w:style w:type="character" w:customStyle="1" w:styleId="MTEquationSection">
    <w:name w:val="MTEquationSection"/>
    <w:rPr>
      <w:vanish w:val="0"/>
      <w:color w:val="FF0000"/>
    </w:rPr>
  </w:style>
  <w:style w:type="character" w:styleId="PageNumber">
    <w:name w:val="page number"/>
    <w:rPr>
      <w:sz w:val="16"/>
    </w:rPr>
  </w:style>
  <w:style w:type="paragraph" w:styleId="PlainText">
    <w:name w:val="Plain Text"/>
    <w:basedOn w:val="Normal"/>
    <w:semiHidden/>
    <w:rPr>
      <w:rFonts w:ascii="Courier New" w:hAnsi="Courier New" w:cs="Courier New"/>
    </w:rPr>
  </w:style>
  <w:style w:type="paragraph" w:customStyle="1" w:styleId="Els-5thorder-head">
    <w:name w:val="Els-5thorder-head"/>
    <w:next w:val="Els-body-text"/>
    <w:pPr>
      <w:keepNext/>
      <w:suppressAutoHyphens/>
      <w:spacing w:line="240" w:lineRule="exact"/>
    </w:pPr>
    <w:rPr>
      <w:i/>
      <w:lang w:val="en-US" w:eastAsia="en-US"/>
    </w:rPr>
  </w:style>
  <w:style w:type="paragraph" w:customStyle="1" w:styleId="Els-Abstract-Copyright">
    <w:name w:val="Els-Abstract-Copyright"/>
    <w:basedOn w:val="Els-Abstract-text"/>
    <w:rsid w:val="00927DCF"/>
    <w:pPr>
      <w:spacing w:before="0" w:line="230" w:lineRule="exact"/>
      <w:jc w:val="right"/>
    </w:pPr>
  </w:style>
  <w:style w:type="paragraph" w:customStyle="1" w:styleId="DocHead">
    <w:name w:val="DocHead"/>
    <w:rsid w:val="00F81637"/>
    <w:pPr>
      <w:spacing w:before="190" w:after="280" w:line="240" w:lineRule="exact"/>
    </w:pPr>
    <w:rPr>
      <w:b/>
      <w:sz w:val="24"/>
      <w:lang w:val="en-US" w:eastAsia="en-US"/>
    </w:rPr>
  </w:style>
  <w:style w:type="character" w:styleId="FollowedHyperlink">
    <w:name w:val="FollowedHyperlink"/>
    <w:rPr>
      <w:color w:val="800080"/>
      <w:u w:val="single"/>
    </w:rPr>
  </w:style>
  <w:style w:type="character" w:customStyle="1" w:styleId="Els-1storder-headChar">
    <w:name w:val="Els-1storder-head Char"/>
    <w:rPr>
      <w:b/>
      <w:lang w:val="en-US" w:eastAsia="en-US" w:bidi="ar-SA"/>
    </w:rPr>
  </w:style>
  <w:style w:type="character" w:styleId="CommentReference">
    <w:name w:val="annotation reference"/>
    <w:unhideWhenUsed/>
    <w:rPr>
      <w:sz w:val="16"/>
      <w:szCs w:val="16"/>
    </w:rPr>
  </w:style>
  <w:style w:type="paragraph" w:styleId="BalloonText">
    <w:name w:val="Balloon Text"/>
    <w:basedOn w:val="Normal"/>
    <w:rPr>
      <w:rFonts w:ascii="Tahoma" w:hAnsi="Tahoma" w:cs="Tahoma"/>
      <w:szCs w:val="16"/>
    </w:rPr>
  </w:style>
  <w:style w:type="character" w:customStyle="1" w:styleId="BalloonTextChar">
    <w:name w:val="Balloon Text Char"/>
    <w:rPr>
      <w:rFonts w:ascii="Tahoma" w:hAnsi="Tahoma" w:cs="Tahoma"/>
      <w:sz w:val="16"/>
      <w:szCs w:val="16"/>
      <w:lang w:eastAsia="en-US"/>
    </w:rPr>
  </w:style>
  <w:style w:type="paragraph" w:styleId="CommentText">
    <w:name w:val="annotation text"/>
    <w:basedOn w:val="Normal"/>
    <w:unhideWhenUsed/>
  </w:style>
  <w:style w:type="character" w:customStyle="1" w:styleId="CommentTextChar">
    <w:name w:val="Comment Text Char"/>
    <w:rPr>
      <w:lang w:val="en-GB"/>
    </w:rPr>
  </w:style>
  <w:style w:type="paragraph" w:styleId="CommentSubject">
    <w:name w:val="annotation subject"/>
    <w:basedOn w:val="CommentText"/>
    <w:next w:val="CommentText"/>
    <w:unhideWhenUsed/>
    <w:rPr>
      <w:b/>
      <w:bCs/>
    </w:rPr>
  </w:style>
  <w:style w:type="character" w:customStyle="1" w:styleId="CommentSubjectChar">
    <w:name w:val="Comment Subject Char"/>
    <w:rPr>
      <w:b/>
      <w:bCs/>
      <w:lang w:val="en-GB"/>
    </w:rPr>
  </w:style>
  <w:style w:type="paragraph" w:styleId="BodyTextIndent">
    <w:name w:val="Body Text Indent"/>
    <w:basedOn w:val="Normal"/>
    <w:link w:val="BodyTextIndentChar"/>
    <w:pPr>
      <w:widowControl/>
      <w:suppressAutoHyphens/>
      <w:ind w:firstLine="360"/>
      <w:jc w:val="both"/>
    </w:pPr>
    <w:rPr>
      <w:rFonts w:eastAsia="Times New Roman"/>
      <w:kern w:val="14"/>
    </w:rPr>
  </w:style>
  <w:style w:type="paragraph" w:customStyle="1" w:styleId="ColorfulList-Accent11">
    <w:name w:val="Colorful List - Accent 11"/>
    <w:basedOn w:val="Normal"/>
    <w:qFormat/>
    <w:rsid w:val="00F07702"/>
    <w:pPr>
      <w:widowControl/>
      <w:spacing w:line="200" w:lineRule="exact"/>
      <w:ind w:left="7524" w:hanging="6804"/>
    </w:pPr>
    <w:rPr>
      <w:rFonts w:ascii="Arial" w:eastAsia="Batang" w:hAnsi="Arial"/>
      <w:sz w:val="15"/>
      <w:szCs w:val="24"/>
      <w:lang w:eastAsia="ko-KR"/>
    </w:rPr>
  </w:style>
  <w:style w:type="paragraph" w:styleId="BodyTextIndent2">
    <w:name w:val="Body Text Indent 2"/>
    <w:basedOn w:val="Normal"/>
    <w:semiHidden/>
    <w:pPr>
      <w:ind w:firstLine="240"/>
    </w:pPr>
  </w:style>
  <w:style w:type="paragraph" w:customStyle="1" w:styleId="RefIndent">
    <w:name w:val="RefIndent"/>
    <w:basedOn w:val="BodyTextIndent3"/>
    <w:pPr>
      <w:tabs>
        <w:tab w:val="left" w:pos="-1403"/>
        <w:tab w:val="left" w:pos="-720"/>
        <w:tab w:val="left" w:pos="0"/>
        <w:tab w:val="left" w:pos="324"/>
        <w:tab w:val="left" w:pos="720"/>
        <w:tab w:val="left" w:pos="1080"/>
        <w:tab w:val="left" w:pos="1440"/>
        <w:tab w:val="left" w:pos="1800"/>
        <w:tab w:val="left" w:pos="2160"/>
        <w:tab w:val="left" w:pos="2520"/>
        <w:tab w:val="left" w:pos="2880"/>
        <w:tab w:val="left" w:pos="3276"/>
        <w:tab w:val="left" w:pos="3600"/>
        <w:tab w:val="left" w:pos="3960"/>
        <w:tab w:val="left" w:pos="4320"/>
        <w:tab w:val="left" w:pos="4680"/>
        <w:tab w:val="left" w:pos="5040"/>
        <w:tab w:val="left" w:pos="5760"/>
        <w:tab w:val="left" w:pos="6480"/>
        <w:tab w:val="left" w:pos="7200"/>
        <w:tab w:val="left" w:pos="7920"/>
        <w:tab w:val="left" w:pos="8640"/>
        <w:tab w:val="left" w:pos="9360"/>
        <w:tab w:val="left" w:pos="10205"/>
        <w:tab w:val="left" w:pos="10800"/>
      </w:tabs>
      <w:suppressAutoHyphens/>
      <w:spacing w:after="0"/>
      <w:ind w:left="380" w:hanging="380"/>
      <w:jc w:val="both"/>
    </w:pPr>
    <w:rPr>
      <w:rFonts w:eastAsia="Times New Roman"/>
      <w:snapToGrid w:val="0"/>
      <w:spacing w:val="-2"/>
      <w:sz w:val="22"/>
      <w:szCs w:val="20"/>
    </w:rPr>
  </w:style>
  <w:style w:type="paragraph" w:styleId="BodyTextIndent3">
    <w:name w:val="Body Text Indent 3"/>
    <w:basedOn w:val="Normal"/>
    <w:semiHidden/>
    <w:pPr>
      <w:spacing w:after="120"/>
      <w:ind w:left="360"/>
    </w:pPr>
    <w:rPr>
      <w:szCs w:val="16"/>
    </w:rPr>
  </w:style>
  <w:style w:type="character" w:styleId="PlaceholderText">
    <w:name w:val="Placeholder Text"/>
    <w:basedOn w:val="DefaultParagraphFont"/>
    <w:uiPriority w:val="99"/>
    <w:semiHidden/>
    <w:rsid w:val="0017435C"/>
    <w:rPr>
      <w:color w:val="808080"/>
    </w:rPr>
  </w:style>
  <w:style w:type="table" w:styleId="TableGrid">
    <w:name w:val="Table Grid"/>
    <w:basedOn w:val="TableNormal"/>
    <w:rsid w:val="00482D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ls-history-head">
    <w:name w:val="Els-history-head"/>
    <w:basedOn w:val="Els-history"/>
    <w:qFormat/>
    <w:rsid w:val="00F41166"/>
    <w:rPr>
      <w:i/>
    </w:rPr>
  </w:style>
  <w:style w:type="paragraph" w:customStyle="1" w:styleId="Els-NoIndent">
    <w:name w:val="Els-NoIndent"/>
    <w:basedOn w:val="Els-body-text"/>
    <w:qFormat/>
    <w:rsid w:val="006A63E8"/>
    <w:pPr>
      <w:ind w:firstLine="0"/>
    </w:pPr>
  </w:style>
  <w:style w:type="paragraph" w:customStyle="1" w:styleId="Els-table-col-head">
    <w:name w:val="Els-table-col-head"/>
    <w:basedOn w:val="Els-table-text"/>
    <w:qFormat/>
    <w:rsid w:val="00E4473D"/>
    <w:rPr>
      <w:b/>
      <w:sz w:val="16"/>
    </w:rPr>
  </w:style>
  <w:style w:type="paragraph" w:customStyle="1" w:styleId="Els-figure-caption">
    <w:name w:val="Els-figure-caption"/>
    <w:basedOn w:val="Els-table-caption"/>
    <w:qFormat/>
    <w:rsid w:val="00E4473D"/>
    <w:pPr>
      <w:spacing w:after="240" w:line="230" w:lineRule="exact"/>
      <w:jc w:val="center"/>
    </w:pPr>
  </w:style>
  <w:style w:type="paragraph" w:customStyle="1" w:styleId="Running-head">
    <w:name w:val="Running-head"/>
    <w:basedOn w:val="Header"/>
    <w:qFormat/>
    <w:rsid w:val="00E20E3D"/>
    <w:pPr>
      <w:tabs>
        <w:tab w:val="center" w:pos="4920"/>
      </w:tabs>
      <w:spacing w:line="200" w:lineRule="exact"/>
      <w:jc w:val="center"/>
    </w:pPr>
    <w:rPr>
      <w:smallCaps/>
    </w:rPr>
  </w:style>
  <w:style w:type="character" w:customStyle="1" w:styleId="apple-converted-space">
    <w:name w:val="apple-converted-space"/>
    <w:basedOn w:val="DefaultParagraphFont"/>
    <w:rsid w:val="00022C27"/>
  </w:style>
  <w:style w:type="paragraph" w:customStyle="1" w:styleId="Default">
    <w:name w:val="Default"/>
    <w:rsid w:val="008463FD"/>
    <w:pPr>
      <w:autoSpaceDE w:val="0"/>
      <w:autoSpaceDN w:val="0"/>
      <w:adjustRightInd w:val="0"/>
    </w:pPr>
    <w:rPr>
      <w:rFonts w:ascii="APDEC A+ Gulliver" w:hAnsi="APDEC A+ Gulliver" w:cs="APDEC A+ Gulliver"/>
      <w:color w:val="000000"/>
      <w:sz w:val="24"/>
      <w:szCs w:val="24"/>
      <w:lang w:val="en-US"/>
    </w:rPr>
  </w:style>
  <w:style w:type="character" w:styleId="Emphasis">
    <w:name w:val="Emphasis"/>
    <w:basedOn w:val="DefaultParagraphFont"/>
    <w:qFormat/>
    <w:rsid w:val="00A37C74"/>
    <w:rPr>
      <w:i/>
      <w:iCs/>
    </w:rPr>
  </w:style>
  <w:style w:type="character" w:customStyle="1" w:styleId="ng-binding">
    <w:name w:val="ng-binding"/>
    <w:basedOn w:val="DefaultParagraphFont"/>
    <w:rsid w:val="00EF308C"/>
  </w:style>
  <w:style w:type="paragraph" w:customStyle="1" w:styleId="Text">
    <w:name w:val="Text"/>
    <w:basedOn w:val="Normal"/>
    <w:link w:val="Text0"/>
    <w:rsid w:val="006D04AD"/>
    <w:pPr>
      <w:autoSpaceDE w:val="0"/>
      <w:autoSpaceDN w:val="0"/>
      <w:spacing w:line="252" w:lineRule="auto"/>
      <w:ind w:firstLine="202"/>
      <w:jc w:val="both"/>
    </w:pPr>
    <w:rPr>
      <w:rFonts w:eastAsia="Times New Roman" w:cs="Angsana New"/>
      <w:sz w:val="20"/>
    </w:rPr>
  </w:style>
  <w:style w:type="character" w:customStyle="1" w:styleId="Text0">
    <w:name w:val="Text อักขระ"/>
    <w:link w:val="Text"/>
    <w:rsid w:val="004E7E74"/>
    <w:rPr>
      <w:rFonts w:eastAsia="Times New Roman" w:cs="Angsana New"/>
      <w:lang w:val="en-US" w:eastAsia="en-US"/>
    </w:rPr>
  </w:style>
  <w:style w:type="paragraph" w:styleId="ListParagraph">
    <w:name w:val="List Paragraph"/>
    <w:basedOn w:val="Normal"/>
    <w:uiPriority w:val="34"/>
    <w:qFormat/>
    <w:rsid w:val="006D04AD"/>
    <w:pPr>
      <w:widowControl/>
      <w:spacing w:after="200" w:line="276" w:lineRule="auto"/>
      <w:ind w:left="720"/>
      <w:contextualSpacing/>
    </w:pPr>
    <w:rPr>
      <w:rFonts w:ascii="Calibri" w:eastAsia="Calibri" w:hAnsi="Calibri" w:cs="Cordia New"/>
      <w:sz w:val="22"/>
      <w:szCs w:val="28"/>
      <w:lang w:bidi="th-TH"/>
    </w:rPr>
  </w:style>
  <w:style w:type="character" w:customStyle="1" w:styleId="A3">
    <w:name w:val="A3"/>
    <w:uiPriority w:val="99"/>
    <w:rsid w:val="006D04AD"/>
    <w:rPr>
      <w:rFonts w:cs="Times New Roman"/>
      <w:color w:val="221E1F"/>
      <w:sz w:val="14"/>
      <w:szCs w:val="14"/>
    </w:rPr>
  </w:style>
  <w:style w:type="character" w:customStyle="1" w:styleId="A8">
    <w:name w:val="A8"/>
    <w:uiPriority w:val="99"/>
    <w:rsid w:val="006D04AD"/>
    <w:rPr>
      <w:rFonts w:cs="Times New Roman"/>
      <w:color w:val="221E1F"/>
      <w:sz w:val="14"/>
      <w:szCs w:val="14"/>
      <w:u w:val="single"/>
    </w:rPr>
  </w:style>
  <w:style w:type="paragraph" w:customStyle="1" w:styleId="DefinitionTerm">
    <w:name w:val="Definition Term"/>
    <w:basedOn w:val="Normal"/>
    <w:next w:val="DefinitionList"/>
    <w:rsid w:val="004E7E74"/>
    <w:pPr>
      <w:spacing w:line="240" w:lineRule="auto"/>
    </w:pPr>
    <w:rPr>
      <w:rFonts w:eastAsia="Times New Roman" w:cs="Angsana New"/>
      <w:snapToGrid w:val="0"/>
      <w:sz w:val="24"/>
      <w:lang w:val="de-DE" w:eastAsia="de-DE"/>
    </w:rPr>
  </w:style>
  <w:style w:type="paragraph" w:customStyle="1" w:styleId="DefinitionList">
    <w:name w:val="Definition List"/>
    <w:basedOn w:val="Normal"/>
    <w:next w:val="DefinitionTerm"/>
    <w:rsid w:val="004E7E74"/>
    <w:pPr>
      <w:spacing w:line="240" w:lineRule="auto"/>
      <w:ind w:left="360"/>
    </w:pPr>
    <w:rPr>
      <w:rFonts w:eastAsia="Times New Roman" w:cs="Angsana New"/>
      <w:snapToGrid w:val="0"/>
      <w:sz w:val="24"/>
      <w:lang w:val="de-DE" w:eastAsia="de-DE"/>
    </w:rPr>
  </w:style>
  <w:style w:type="paragraph" w:customStyle="1" w:styleId="Preformatted">
    <w:name w:val="Preformatted"/>
    <w:basedOn w:val="Normal"/>
    <w:rsid w:val="004E7E74"/>
    <w:pPr>
      <w:tabs>
        <w:tab w:val="left" w:pos="0"/>
        <w:tab w:val="left" w:pos="959"/>
        <w:tab w:val="left" w:pos="1918"/>
        <w:tab w:val="left" w:pos="2877"/>
        <w:tab w:val="left" w:pos="3836"/>
        <w:tab w:val="left" w:pos="4795"/>
        <w:tab w:val="left" w:pos="5754"/>
        <w:tab w:val="left" w:pos="6713"/>
        <w:tab w:val="left" w:pos="7672"/>
        <w:tab w:val="left" w:pos="8631"/>
        <w:tab w:val="left" w:pos="9590"/>
      </w:tabs>
      <w:spacing w:line="240" w:lineRule="auto"/>
    </w:pPr>
    <w:rPr>
      <w:rFonts w:ascii="Courier New" w:eastAsia="Times New Roman" w:hAnsi="Courier New" w:cs="Angsana New"/>
      <w:snapToGrid w:val="0"/>
      <w:sz w:val="20"/>
      <w:lang w:val="de-DE" w:eastAsia="de-DE"/>
    </w:rPr>
  </w:style>
  <w:style w:type="paragraph" w:styleId="Title">
    <w:name w:val="Title"/>
    <w:basedOn w:val="Normal"/>
    <w:link w:val="TitleChar"/>
    <w:qFormat/>
    <w:rsid w:val="004E7E74"/>
    <w:pPr>
      <w:widowControl/>
      <w:spacing w:before="240" w:after="60" w:line="240" w:lineRule="auto"/>
      <w:jc w:val="center"/>
      <w:outlineLvl w:val="0"/>
    </w:pPr>
    <w:rPr>
      <w:rFonts w:ascii="Arial" w:eastAsia="Times New Roman" w:hAnsi="Arial" w:cs="Angsana New"/>
      <w:b/>
      <w:kern w:val="28"/>
      <w:sz w:val="32"/>
      <w:lang w:val="de-DE"/>
    </w:rPr>
  </w:style>
  <w:style w:type="character" w:customStyle="1" w:styleId="TitleChar">
    <w:name w:val="Title Char"/>
    <w:basedOn w:val="DefaultParagraphFont"/>
    <w:link w:val="Title"/>
    <w:rsid w:val="004E7E74"/>
    <w:rPr>
      <w:rFonts w:ascii="Arial" w:eastAsia="Times New Roman" w:hAnsi="Arial" w:cs="Angsana New"/>
      <w:b/>
      <w:kern w:val="28"/>
      <w:sz w:val="32"/>
      <w:lang w:val="de-DE" w:eastAsia="en-US"/>
    </w:rPr>
  </w:style>
  <w:style w:type="paragraph" w:styleId="BodyText">
    <w:name w:val="Body Text"/>
    <w:basedOn w:val="Normal"/>
    <w:link w:val="BodyTextChar"/>
    <w:rsid w:val="004E7E74"/>
    <w:pPr>
      <w:widowControl/>
      <w:spacing w:after="120" w:line="240" w:lineRule="auto"/>
    </w:pPr>
    <w:rPr>
      <w:rFonts w:ascii="Comic Sans MS" w:eastAsia="Times New Roman" w:hAnsi="Comic Sans MS" w:cs="Angsana New"/>
      <w:sz w:val="20"/>
    </w:rPr>
  </w:style>
  <w:style w:type="character" w:customStyle="1" w:styleId="BodyTextChar">
    <w:name w:val="Body Text Char"/>
    <w:basedOn w:val="DefaultParagraphFont"/>
    <w:link w:val="BodyText"/>
    <w:rsid w:val="004E7E74"/>
    <w:rPr>
      <w:rFonts w:ascii="Comic Sans MS" w:eastAsia="Times New Roman" w:hAnsi="Comic Sans MS" w:cs="Angsana New"/>
      <w:lang w:val="en-GB" w:eastAsia="en-US"/>
    </w:rPr>
  </w:style>
  <w:style w:type="paragraph" w:styleId="Subtitle">
    <w:name w:val="Subtitle"/>
    <w:basedOn w:val="Normal"/>
    <w:link w:val="SubtitleChar"/>
    <w:qFormat/>
    <w:rsid w:val="004E7E74"/>
    <w:pPr>
      <w:spacing w:line="240" w:lineRule="auto"/>
      <w:jc w:val="both"/>
      <w:outlineLvl w:val="0"/>
    </w:pPr>
    <w:rPr>
      <w:rFonts w:ascii="Arial" w:eastAsia="Times New Roman" w:hAnsi="Arial" w:cs="Angsana New"/>
      <w:b/>
      <w:snapToGrid w:val="0"/>
      <w:sz w:val="24"/>
      <w:lang w:eastAsia="de-DE"/>
    </w:rPr>
  </w:style>
  <w:style w:type="character" w:customStyle="1" w:styleId="SubtitleChar">
    <w:name w:val="Subtitle Char"/>
    <w:basedOn w:val="DefaultParagraphFont"/>
    <w:link w:val="Subtitle"/>
    <w:rsid w:val="004E7E74"/>
    <w:rPr>
      <w:rFonts w:ascii="Arial" w:eastAsia="Times New Roman" w:hAnsi="Arial" w:cs="Angsana New"/>
      <w:b/>
      <w:snapToGrid w:val="0"/>
      <w:sz w:val="24"/>
      <w:lang w:val="en-GB" w:eastAsia="de-DE"/>
    </w:rPr>
  </w:style>
  <w:style w:type="paragraph" w:styleId="BodyText2">
    <w:name w:val="Body Text 2"/>
    <w:basedOn w:val="Normal"/>
    <w:link w:val="BodyText2Char"/>
    <w:rsid w:val="004E7E74"/>
    <w:pPr>
      <w:spacing w:line="240" w:lineRule="auto"/>
      <w:jc w:val="both"/>
    </w:pPr>
    <w:rPr>
      <w:rFonts w:ascii="Arial" w:eastAsia="Times New Roman" w:hAnsi="Arial" w:cs="Angsana New"/>
      <w:snapToGrid w:val="0"/>
      <w:sz w:val="20"/>
      <w:lang w:val="de-DE" w:eastAsia="de-DE"/>
    </w:rPr>
  </w:style>
  <w:style w:type="character" w:customStyle="1" w:styleId="BodyText2Char">
    <w:name w:val="Body Text 2 Char"/>
    <w:basedOn w:val="DefaultParagraphFont"/>
    <w:link w:val="BodyText2"/>
    <w:rsid w:val="004E7E74"/>
    <w:rPr>
      <w:rFonts w:ascii="Arial" w:eastAsia="Times New Roman" w:hAnsi="Arial" w:cs="Angsana New"/>
      <w:snapToGrid w:val="0"/>
      <w:lang w:val="de-DE" w:eastAsia="de-DE"/>
    </w:rPr>
  </w:style>
  <w:style w:type="paragraph" w:customStyle="1" w:styleId="Authors">
    <w:name w:val="Authors"/>
    <w:basedOn w:val="Normal"/>
    <w:next w:val="Normal"/>
    <w:rsid w:val="004E7E74"/>
    <w:pPr>
      <w:framePr w:w="9072" w:hSpace="187" w:vSpace="187" w:wrap="notBeside" w:vAnchor="text" w:hAnchor="page" w:xAlign="center" w:y="1"/>
      <w:widowControl/>
      <w:autoSpaceDE w:val="0"/>
      <w:autoSpaceDN w:val="0"/>
      <w:spacing w:after="320" w:line="240" w:lineRule="auto"/>
      <w:jc w:val="center"/>
    </w:pPr>
    <w:rPr>
      <w:rFonts w:eastAsia="Times New Roman" w:cs="Angsana New"/>
      <w:sz w:val="22"/>
      <w:szCs w:val="22"/>
    </w:rPr>
  </w:style>
  <w:style w:type="character" w:customStyle="1" w:styleId="MemberType">
    <w:name w:val="MemberType"/>
    <w:rsid w:val="004E7E74"/>
    <w:rPr>
      <w:rFonts w:ascii="Times New Roman" w:hAnsi="Times New Roman" w:cs="Times New Roman"/>
      <w:i/>
      <w:iCs/>
      <w:sz w:val="22"/>
      <w:szCs w:val="22"/>
    </w:rPr>
  </w:style>
  <w:style w:type="paragraph" w:customStyle="1" w:styleId="Abstract">
    <w:name w:val="Abstract"/>
    <w:basedOn w:val="Normal"/>
    <w:next w:val="Normal"/>
    <w:rsid w:val="004E7E74"/>
    <w:pPr>
      <w:widowControl/>
      <w:autoSpaceDE w:val="0"/>
      <w:autoSpaceDN w:val="0"/>
      <w:spacing w:before="20" w:line="240" w:lineRule="auto"/>
      <w:ind w:firstLine="202"/>
      <w:jc w:val="both"/>
    </w:pPr>
    <w:rPr>
      <w:rFonts w:eastAsia="Times New Roman" w:cs="Angsana New"/>
      <w:b/>
      <w:bCs/>
      <w:sz w:val="18"/>
      <w:szCs w:val="18"/>
    </w:rPr>
  </w:style>
  <w:style w:type="paragraph" w:customStyle="1" w:styleId="IndexTerms">
    <w:name w:val="IndexTerms"/>
    <w:basedOn w:val="Normal"/>
    <w:next w:val="Normal"/>
    <w:rsid w:val="004E7E74"/>
    <w:pPr>
      <w:widowControl/>
      <w:autoSpaceDE w:val="0"/>
      <w:autoSpaceDN w:val="0"/>
      <w:spacing w:line="240" w:lineRule="auto"/>
      <w:ind w:firstLine="202"/>
      <w:jc w:val="both"/>
    </w:pPr>
    <w:rPr>
      <w:rFonts w:eastAsia="Times New Roman" w:cs="Angsana New"/>
      <w:b/>
      <w:bCs/>
      <w:sz w:val="18"/>
      <w:szCs w:val="18"/>
    </w:rPr>
  </w:style>
  <w:style w:type="paragraph" w:customStyle="1" w:styleId="References">
    <w:name w:val="References"/>
    <w:basedOn w:val="Normal"/>
    <w:rsid w:val="004E7E74"/>
    <w:pPr>
      <w:widowControl/>
      <w:numPr>
        <w:numId w:val="7"/>
      </w:numPr>
      <w:autoSpaceDE w:val="0"/>
      <w:autoSpaceDN w:val="0"/>
      <w:spacing w:line="240" w:lineRule="auto"/>
      <w:jc w:val="both"/>
    </w:pPr>
    <w:rPr>
      <w:rFonts w:eastAsia="Times New Roman" w:cs="Angsana New"/>
      <w:szCs w:val="16"/>
    </w:rPr>
  </w:style>
  <w:style w:type="paragraph" w:customStyle="1" w:styleId="FigureCaption">
    <w:name w:val="Figure Caption"/>
    <w:basedOn w:val="Normal"/>
    <w:rsid w:val="004E7E74"/>
    <w:pPr>
      <w:widowControl/>
      <w:autoSpaceDE w:val="0"/>
      <w:autoSpaceDN w:val="0"/>
      <w:spacing w:line="240" w:lineRule="auto"/>
      <w:jc w:val="both"/>
    </w:pPr>
    <w:rPr>
      <w:rFonts w:eastAsia="Times New Roman" w:cs="Angsana New"/>
      <w:szCs w:val="16"/>
    </w:rPr>
  </w:style>
  <w:style w:type="paragraph" w:customStyle="1" w:styleId="TableTitle">
    <w:name w:val="Table Title"/>
    <w:basedOn w:val="Normal"/>
    <w:rsid w:val="004E7E74"/>
    <w:pPr>
      <w:widowControl/>
      <w:autoSpaceDE w:val="0"/>
      <w:autoSpaceDN w:val="0"/>
      <w:spacing w:line="240" w:lineRule="auto"/>
      <w:jc w:val="center"/>
    </w:pPr>
    <w:rPr>
      <w:rFonts w:eastAsia="Times New Roman" w:cs="Angsana New"/>
      <w:smallCaps/>
      <w:szCs w:val="16"/>
    </w:rPr>
  </w:style>
  <w:style w:type="paragraph" w:customStyle="1" w:styleId="ReferenceHead">
    <w:name w:val="Reference Head"/>
    <w:basedOn w:val="Heading1"/>
    <w:rsid w:val="004E7E74"/>
    <w:pPr>
      <w:widowControl/>
      <w:pBdr>
        <w:top w:val="none" w:sz="0" w:space="0" w:color="auto"/>
        <w:left w:val="none" w:sz="0" w:space="0" w:color="auto"/>
        <w:bottom w:val="none" w:sz="0" w:space="0" w:color="auto"/>
        <w:right w:val="none" w:sz="0" w:space="0" w:color="auto"/>
      </w:pBdr>
      <w:autoSpaceDE w:val="0"/>
      <w:autoSpaceDN w:val="0"/>
      <w:spacing w:before="240" w:after="80" w:line="240" w:lineRule="auto"/>
      <w:jc w:val="center"/>
    </w:pPr>
    <w:rPr>
      <w:rFonts w:eastAsia="Times New Roman" w:cs="Angsana New"/>
      <w:b w:val="0"/>
      <w:bCs w:val="0"/>
      <w:smallCaps/>
      <w:kern w:val="28"/>
      <w:sz w:val="20"/>
    </w:rPr>
  </w:style>
  <w:style w:type="paragraph" w:customStyle="1" w:styleId="Equation">
    <w:name w:val="Equation"/>
    <w:basedOn w:val="Normal"/>
    <w:next w:val="Normal"/>
    <w:rsid w:val="004E7E74"/>
    <w:pPr>
      <w:tabs>
        <w:tab w:val="right" w:pos="5040"/>
      </w:tabs>
      <w:autoSpaceDE w:val="0"/>
      <w:autoSpaceDN w:val="0"/>
      <w:spacing w:line="252" w:lineRule="auto"/>
      <w:jc w:val="both"/>
    </w:pPr>
    <w:rPr>
      <w:rFonts w:eastAsia="Times New Roman" w:cs="Angsana New"/>
      <w:sz w:val="20"/>
    </w:rPr>
  </w:style>
  <w:style w:type="paragraph" w:styleId="NormalWeb">
    <w:name w:val="Normal (Web)"/>
    <w:basedOn w:val="Normal"/>
    <w:rsid w:val="004E7E74"/>
    <w:pPr>
      <w:widowControl/>
      <w:spacing w:before="100" w:beforeAutospacing="1" w:after="100" w:afterAutospacing="1" w:line="240" w:lineRule="auto"/>
    </w:pPr>
    <w:rPr>
      <w:rFonts w:eastAsia="Times New Roman" w:cs="Angsana New"/>
      <w:sz w:val="24"/>
      <w:szCs w:val="24"/>
    </w:rPr>
  </w:style>
  <w:style w:type="character" w:styleId="Strong">
    <w:name w:val="Strong"/>
    <w:qFormat/>
    <w:rsid w:val="004E7E74"/>
    <w:rPr>
      <w:b/>
      <w:bCs/>
    </w:rPr>
  </w:style>
  <w:style w:type="paragraph" w:customStyle="1" w:styleId="TableTitleIEJ">
    <w:name w:val="Table Title IEJ"/>
    <w:basedOn w:val="Text"/>
    <w:autoRedefine/>
    <w:rsid w:val="00C93E14"/>
    <w:pPr>
      <w:spacing w:after="120" w:line="240" w:lineRule="auto"/>
      <w:ind w:firstLine="0"/>
      <w:jc w:val="center"/>
    </w:pPr>
    <w:rPr>
      <w:rFonts w:cs="Times New Roman"/>
      <w:b/>
      <w:sz w:val="18"/>
      <w:szCs w:val="18"/>
      <w:lang w:eastAsia="de-DE"/>
    </w:rPr>
  </w:style>
  <w:style w:type="paragraph" w:customStyle="1" w:styleId="EndNoteBibliographyTitle">
    <w:name w:val="EndNote Bibliography Title"/>
    <w:basedOn w:val="Normal"/>
    <w:link w:val="EndNoteBibliographyTitleChar"/>
    <w:rsid w:val="004E7E74"/>
    <w:pPr>
      <w:spacing w:before="100" w:line="240" w:lineRule="auto"/>
      <w:jc w:val="center"/>
    </w:pPr>
    <w:rPr>
      <w:rFonts w:eastAsia="Times New Roman"/>
      <w:snapToGrid w:val="0"/>
      <w:sz w:val="20"/>
      <w:lang w:val="de-DE" w:eastAsia="de-DE"/>
    </w:rPr>
  </w:style>
  <w:style w:type="character" w:customStyle="1" w:styleId="EndNoteBibliographyTitleChar">
    <w:name w:val="EndNote Bibliography Title Char"/>
    <w:link w:val="EndNoteBibliographyTitle"/>
    <w:rsid w:val="004E7E74"/>
    <w:rPr>
      <w:rFonts w:eastAsia="Times New Roman"/>
      <w:snapToGrid w:val="0"/>
      <w:lang w:val="de-DE" w:eastAsia="de-DE"/>
    </w:rPr>
  </w:style>
  <w:style w:type="paragraph" w:customStyle="1" w:styleId="EndNoteBibliography">
    <w:name w:val="EndNote Bibliography"/>
    <w:basedOn w:val="Normal"/>
    <w:link w:val="EndNoteBibliographyChar"/>
    <w:rsid w:val="004E7E74"/>
    <w:pPr>
      <w:spacing w:before="100" w:after="100" w:line="240" w:lineRule="auto"/>
      <w:jc w:val="both"/>
    </w:pPr>
    <w:rPr>
      <w:rFonts w:eastAsia="Times New Roman"/>
      <w:snapToGrid w:val="0"/>
      <w:sz w:val="20"/>
      <w:lang w:val="de-DE" w:eastAsia="de-DE"/>
    </w:rPr>
  </w:style>
  <w:style w:type="character" w:customStyle="1" w:styleId="EndNoteBibliographyChar">
    <w:name w:val="EndNote Bibliography Char"/>
    <w:link w:val="EndNoteBibliography"/>
    <w:rsid w:val="004E7E74"/>
    <w:rPr>
      <w:rFonts w:eastAsia="Times New Roman"/>
      <w:snapToGrid w:val="0"/>
      <w:lang w:val="de-DE" w:eastAsia="de-DE"/>
    </w:rPr>
  </w:style>
  <w:style w:type="character" w:customStyle="1" w:styleId="authors-info">
    <w:name w:val="authors-info"/>
    <w:basedOn w:val="DefaultParagraphFont"/>
    <w:rsid w:val="004E7E74"/>
  </w:style>
  <w:style w:type="character" w:customStyle="1" w:styleId="Heading1Char">
    <w:name w:val="Heading 1 Char"/>
    <w:link w:val="Heading1"/>
    <w:uiPriority w:val="9"/>
    <w:rsid w:val="00EF7C08"/>
    <w:rPr>
      <w:b/>
      <w:bCs/>
      <w:sz w:val="16"/>
      <w:lang w:val="en-GB" w:eastAsia="en-US"/>
    </w:rPr>
  </w:style>
  <w:style w:type="character" w:customStyle="1" w:styleId="Heading3Char">
    <w:name w:val="Heading 3 Char"/>
    <w:link w:val="Heading3"/>
    <w:rsid w:val="00EF7C08"/>
    <w:rPr>
      <w:b/>
      <w:bCs/>
      <w:sz w:val="16"/>
      <w:szCs w:val="24"/>
      <w:lang w:val="en-GB" w:eastAsia="en-US"/>
    </w:rPr>
  </w:style>
  <w:style w:type="character" w:customStyle="1" w:styleId="Heading4Char">
    <w:name w:val="Heading 4 Char"/>
    <w:link w:val="Heading4"/>
    <w:rsid w:val="00EF7C08"/>
    <w:rPr>
      <w:b/>
      <w:bCs/>
      <w:sz w:val="28"/>
      <w:szCs w:val="28"/>
      <w:lang w:val="en-GB" w:eastAsia="en-US"/>
    </w:rPr>
  </w:style>
  <w:style w:type="character" w:customStyle="1" w:styleId="FootnoteTextChar">
    <w:name w:val="Footnote Text Char"/>
    <w:link w:val="FootnoteText"/>
    <w:semiHidden/>
    <w:rsid w:val="00EF7C08"/>
    <w:rPr>
      <w:rFonts w:ascii="Univers" w:hAnsi="Univers"/>
      <w:sz w:val="16"/>
      <w:lang w:val="en-GB" w:eastAsia="en-US"/>
    </w:rPr>
  </w:style>
  <w:style w:type="character" w:customStyle="1" w:styleId="BodyTextIndentChar">
    <w:name w:val="Body Text Indent Char"/>
    <w:link w:val="BodyTextIndent"/>
    <w:rsid w:val="00EF7C08"/>
    <w:rPr>
      <w:rFonts w:eastAsia="Times New Roman"/>
      <w:kern w:val="14"/>
      <w:sz w:val="16"/>
      <w:lang w:val="en-US" w:eastAsia="en-US"/>
    </w:rPr>
  </w:style>
  <w:style w:type="paragraph" w:styleId="NoSpacing">
    <w:name w:val="No Spacing"/>
    <w:uiPriority w:val="1"/>
    <w:qFormat/>
    <w:rsid w:val="00EF7C08"/>
    <w:rPr>
      <w:rFonts w:ascii="Calibri" w:eastAsia="Yu Mincho" w:hAnsi="Calibri" w:cs="Cordia New"/>
      <w:sz w:val="22"/>
      <w:szCs w:val="28"/>
      <w:lang w:val="en-US" w:eastAsia="ja-JP" w:bidi="th-TH"/>
    </w:rPr>
  </w:style>
  <w:style w:type="character" w:customStyle="1" w:styleId="UnresolvedMention1">
    <w:name w:val="Unresolved Mention1"/>
    <w:uiPriority w:val="99"/>
    <w:semiHidden/>
    <w:unhideWhenUsed/>
    <w:rsid w:val="00EF7C08"/>
    <w:rPr>
      <w:color w:val="605E5C"/>
      <w:shd w:val="clear" w:color="auto" w:fill="E1DFDD"/>
    </w:rPr>
  </w:style>
  <w:style w:type="table" w:customStyle="1" w:styleId="TableGrid1">
    <w:name w:val="Table Grid1"/>
    <w:basedOn w:val="TableNormal"/>
    <w:next w:val="TableGrid"/>
    <w:uiPriority w:val="39"/>
    <w:rsid w:val="00EF7C08"/>
    <w:rPr>
      <w:rFonts w:ascii="Calibri" w:eastAsia="Yu Mincho" w:hAnsi="Calibri" w:cs="Cordia New"/>
      <w:sz w:val="22"/>
      <w:szCs w:val="28"/>
      <w:lang w:val="en-US" w:eastAsia="en-US"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EF7C08"/>
    <w:rPr>
      <w:rFonts w:ascii="Calibri" w:eastAsia="Yu Mincho" w:hAnsi="Calibri" w:cs="Cordia New"/>
      <w:sz w:val="22"/>
      <w:szCs w:val="28"/>
      <w:lang w:val="en-US" w:eastAsia="en-US"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Normal"/>
    <w:link w:val="Style1Char"/>
    <w:qFormat/>
    <w:rsid w:val="00EF7C08"/>
    <w:pPr>
      <w:spacing w:before="100" w:after="100" w:line="240" w:lineRule="auto"/>
      <w:jc w:val="both"/>
    </w:pPr>
    <w:rPr>
      <w:rFonts w:eastAsia="Times New Roman" w:cs="Angsana New"/>
      <w:snapToGrid w:val="0"/>
      <w:sz w:val="20"/>
      <w:szCs w:val="16"/>
      <w:lang w:eastAsia="de-DE"/>
    </w:rPr>
  </w:style>
  <w:style w:type="character" w:customStyle="1" w:styleId="Style1Char">
    <w:name w:val="Style1 Char"/>
    <w:link w:val="Style1"/>
    <w:rsid w:val="00EF7C08"/>
    <w:rPr>
      <w:rFonts w:eastAsia="Times New Roman" w:cs="Angsana New"/>
      <w:snapToGrid w:val="0"/>
      <w:szCs w:val="16"/>
      <w:lang w:val="en-GB" w:eastAsia="de-DE"/>
    </w:rPr>
  </w:style>
  <w:style w:type="character" w:customStyle="1" w:styleId="TextChar">
    <w:name w:val="Text Char"/>
    <w:rsid w:val="00EF7C08"/>
    <w:rPr>
      <w:lang w:bidi="ar-SA"/>
    </w:rPr>
  </w:style>
  <w:style w:type="character" w:customStyle="1" w:styleId="nd-word">
    <w:name w:val="nd-word"/>
    <w:rsid w:val="00EF7C08"/>
  </w:style>
  <w:style w:type="character" w:customStyle="1" w:styleId="uael-tabletext-inner">
    <w:name w:val="uael-table__text-inner"/>
    <w:rsid w:val="00EF7C08"/>
  </w:style>
  <w:style w:type="paragraph" w:styleId="Revision">
    <w:name w:val="Revision"/>
    <w:hidden/>
    <w:uiPriority w:val="99"/>
    <w:semiHidden/>
    <w:rsid w:val="00EF7C08"/>
    <w:rPr>
      <w:rFonts w:eastAsia="Yu Mincho" w:cs="Angsana New"/>
      <w:snapToGrid w:val="0"/>
      <w:sz w:val="24"/>
      <w:lang w:val="de-DE" w:eastAsia="de-DE"/>
    </w:rPr>
  </w:style>
  <w:style w:type="paragraph" w:styleId="HTMLPreformatted">
    <w:name w:val="HTML Preformatted"/>
    <w:basedOn w:val="Normal"/>
    <w:link w:val="HTMLPreformattedChar"/>
    <w:uiPriority w:val="99"/>
    <w:unhideWhenUsed/>
    <w:rsid w:val="002178E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lang w:bidi="th-TH"/>
    </w:rPr>
  </w:style>
  <w:style w:type="character" w:customStyle="1" w:styleId="HTMLPreformattedChar">
    <w:name w:val="HTML Preformatted Char"/>
    <w:basedOn w:val="DefaultParagraphFont"/>
    <w:link w:val="HTMLPreformatted"/>
    <w:uiPriority w:val="99"/>
    <w:rsid w:val="002178ED"/>
    <w:rPr>
      <w:rFonts w:ascii="Courier New" w:eastAsia="Times New Roman" w:hAnsi="Courier New" w:cs="Courier New"/>
      <w:lang w:val="en-US" w:eastAsia="en-US" w:bidi="th-TH"/>
    </w:rPr>
  </w:style>
  <w:style w:type="character" w:customStyle="1" w:styleId="Heading5Char">
    <w:name w:val="Heading 5 Char"/>
    <w:basedOn w:val="DefaultParagraphFont"/>
    <w:link w:val="Heading5"/>
    <w:semiHidden/>
    <w:rsid w:val="00725AFB"/>
    <w:rPr>
      <w:rFonts w:ascii="Calibri" w:eastAsia="Times New Roman" w:hAnsi="Calibri"/>
      <w:b/>
      <w:bCs/>
      <w:i/>
      <w:iCs/>
      <w:snapToGrid w:val="0"/>
      <w:sz w:val="26"/>
      <w:szCs w:val="26"/>
      <w:lang w:val="de-DE" w:eastAsia="de-DE"/>
    </w:rPr>
  </w:style>
  <w:style w:type="paragraph" w:customStyle="1" w:styleId="TCTableBody">
    <w:name w:val="TC_Table_Body"/>
    <w:basedOn w:val="Normal"/>
    <w:rsid w:val="0084644D"/>
    <w:pPr>
      <w:widowControl/>
      <w:spacing w:after="200" w:line="240" w:lineRule="auto"/>
      <w:ind w:right="62"/>
      <w:jc w:val="both"/>
    </w:pPr>
    <w:rPr>
      <w:rFonts w:ascii="Times" w:eastAsia="Times New Roman" w:hAnsi="Times"/>
      <w:sz w:val="24"/>
    </w:rPr>
  </w:style>
  <w:style w:type="character" w:customStyle="1" w:styleId="Autor2">
    <w:name w:val="Autor 2"/>
    <w:rsid w:val="00AF20DF"/>
    <w:rPr>
      <w:sz w:val="18"/>
      <w:szCs w:val="18"/>
      <w:lang w:val="es-ES"/>
    </w:rPr>
  </w:style>
  <w:style w:type="paragraph" w:customStyle="1" w:styleId="IntoHeading">
    <w:name w:val="Into Heading"/>
    <w:basedOn w:val="Normal"/>
    <w:link w:val="IntoHeadingChar"/>
    <w:qFormat/>
    <w:rsid w:val="00AF20DF"/>
    <w:pPr>
      <w:widowControl/>
      <w:spacing w:before="240" w:after="240" w:line="312" w:lineRule="auto"/>
      <w:jc w:val="both"/>
    </w:pPr>
    <w:rPr>
      <w:rFonts w:ascii="Arial" w:eastAsia="Calibri" w:hAnsi="Arial"/>
      <w:b/>
      <w:bCs/>
      <w:sz w:val="28"/>
      <w:szCs w:val="32"/>
      <w:lang w:val="en-AU"/>
    </w:rPr>
  </w:style>
  <w:style w:type="character" w:customStyle="1" w:styleId="IntoHeadingChar">
    <w:name w:val="Into Heading Char"/>
    <w:link w:val="IntoHeading"/>
    <w:rsid w:val="00AF20DF"/>
    <w:rPr>
      <w:rFonts w:ascii="Arial" w:eastAsia="Calibri" w:hAnsi="Arial"/>
      <w:b/>
      <w:bCs/>
      <w:sz w:val="28"/>
      <w:szCs w:val="32"/>
      <w:lang w:val="en-AU" w:eastAsia="en-US"/>
    </w:rPr>
  </w:style>
  <w:style w:type="character" w:customStyle="1" w:styleId="5yl5">
    <w:name w:val="_5yl5"/>
    <w:basedOn w:val="DefaultParagraphFont"/>
    <w:rsid w:val="00AF20D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IN" w:eastAsia="en-I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semiHidden="0" w:uiPriority="0" w:unhideWhenUsed="0" w:qFormat="1"/>
    <w:lsdException w:name="heading 4" w:semiHidden="0" w:uiPriority="0" w:unhideWhenUsed="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semiHidden="0" w:uiPriority="35" w:unhideWhenUsed="0" w:qFormat="1"/>
    <w:lsdException w:name="footnote reference" w:uiPriority="0"/>
    <w:lsdException w:name="annotation reference" w:uiPriority="0"/>
    <w:lsdException w:name="page number"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Hyperlink" w:uiPriority="0"/>
    <w:lsdException w:name="FollowedHyperlink" w:uiPriority="0"/>
    <w:lsdException w:name="Strong" w:semiHidden="0" w:uiPriority="0" w:unhideWhenUsed="0" w:qFormat="1"/>
    <w:lsdException w:name="Emphasis" w:semiHidden="0" w:uiPriority="0" w:unhideWhenUsed="0" w:qFormat="1"/>
    <w:lsdException w:name="Normal (Web)" w:uiPriority="0"/>
    <w:lsdException w:name="annotation subject" w:uiPriority="0"/>
    <w:lsdException w:name="No List" w:uiPriority="0"/>
    <w:lsdException w:name="Balloon Text" w:uiPriority="0"/>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5F2A"/>
    <w:pPr>
      <w:widowControl w:val="0"/>
      <w:spacing w:line="230" w:lineRule="exact"/>
    </w:pPr>
    <w:rPr>
      <w:sz w:val="16"/>
      <w:lang w:val="en-US" w:eastAsia="en-US"/>
    </w:rPr>
  </w:style>
  <w:style w:type="paragraph" w:styleId="Heading1">
    <w:name w:val="heading 1"/>
    <w:basedOn w:val="Normal"/>
    <w:next w:val="Normal"/>
    <w:link w:val="Heading1Char"/>
    <w:qFormat/>
    <w:rsid w:val="00F05F2A"/>
    <w:pPr>
      <w:keepNext/>
      <w:pBdr>
        <w:top w:val="single" w:sz="4" w:space="1" w:color="auto"/>
        <w:left w:val="single" w:sz="4" w:space="0" w:color="auto"/>
        <w:bottom w:val="single" w:sz="4" w:space="7" w:color="auto"/>
        <w:right w:val="single" w:sz="4" w:space="4" w:color="auto"/>
      </w:pBdr>
      <w:outlineLvl w:val="0"/>
    </w:pPr>
    <w:rPr>
      <w:b/>
      <w:bCs/>
    </w:rPr>
  </w:style>
  <w:style w:type="paragraph" w:styleId="Heading2">
    <w:name w:val="heading 2"/>
    <w:basedOn w:val="Normal"/>
    <w:next w:val="Normal"/>
    <w:link w:val="Heading2Char"/>
    <w:qFormat/>
    <w:rsid w:val="004E7E74"/>
    <w:pPr>
      <w:keepNext/>
      <w:tabs>
        <w:tab w:val="center" w:pos="4680"/>
      </w:tabs>
      <w:suppressAutoHyphens/>
      <w:spacing w:before="120" w:line="240" w:lineRule="auto"/>
      <w:jc w:val="center"/>
      <w:outlineLvl w:val="1"/>
    </w:pPr>
    <w:rPr>
      <w:rFonts w:ascii="Frutiger 45 Light" w:eastAsia="Times New Roman" w:hAnsi="Frutiger 45 Light" w:cs="Angsana New"/>
      <w:b/>
      <w:snapToGrid w:val="0"/>
      <w:spacing w:val="-3"/>
      <w:sz w:val="29"/>
      <w:lang w:eastAsia="de-DE"/>
    </w:rPr>
  </w:style>
  <w:style w:type="paragraph" w:styleId="Heading3">
    <w:name w:val="heading 3"/>
    <w:basedOn w:val="Normal"/>
    <w:next w:val="Normal"/>
    <w:link w:val="Heading3Char"/>
    <w:autoRedefine/>
    <w:qFormat/>
    <w:pPr>
      <w:keepNext/>
      <w:pBdr>
        <w:top w:val="single" w:sz="4" w:space="1" w:color="auto"/>
        <w:left w:val="single" w:sz="4" w:space="4" w:color="auto"/>
        <w:right w:val="single" w:sz="4" w:space="4" w:color="auto"/>
      </w:pBdr>
      <w:ind w:right="113"/>
      <w:outlineLvl w:val="2"/>
    </w:pPr>
    <w:rPr>
      <w:b/>
      <w:bCs/>
      <w:szCs w:val="24"/>
    </w:rPr>
  </w:style>
  <w:style w:type="paragraph" w:styleId="Heading4">
    <w:name w:val="heading 4"/>
    <w:basedOn w:val="Normal"/>
    <w:next w:val="Normal"/>
    <w:link w:val="Heading4Char"/>
    <w:qFormat/>
    <w:pPr>
      <w:keepNext/>
      <w:spacing w:before="240" w:after="60"/>
      <w:outlineLvl w:val="3"/>
    </w:pPr>
    <w:rPr>
      <w:b/>
      <w:bCs/>
      <w:sz w:val="28"/>
      <w:szCs w:val="28"/>
    </w:rPr>
  </w:style>
  <w:style w:type="paragraph" w:styleId="Heading5">
    <w:name w:val="heading 5"/>
    <w:basedOn w:val="Normal"/>
    <w:next w:val="Normal"/>
    <w:link w:val="Heading5Char"/>
    <w:semiHidden/>
    <w:unhideWhenUsed/>
    <w:qFormat/>
    <w:rsid w:val="00725AFB"/>
    <w:pPr>
      <w:spacing w:before="240" w:after="60" w:line="240" w:lineRule="auto"/>
      <w:outlineLvl w:val="4"/>
    </w:pPr>
    <w:rPr>
      <w:rFonts w:ascii="Calibri" w:eastAsia="Times New Roman" w:hAnsi="Calibri"/>
      <w:b/>
      <w:bCs/>
      <w:i/>
      <w:iCs/>
      <w:snapToGrid w:val="0"/>
      <w:sz w:val="26"/>
      <w:szCs w:val="26"/>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4E7E74"/>
    <w:rPr>
      <w:rFonts w:ascii="Frutiger 45 Light" w:eastAsia="Times New Roman" w:hAnsi="Frutiger 45 Light" w:cs="Angsana New"/>
      <w:b/>
      <w:snapToGrid w:val="0"/>
      <w:spacing w:val="-3"/>
      <w:sz w:val="29"/>
      <w:lang w:val="en-GB" w:eastAsia="de-DE"/>
    </w:rPr>
  </w:style>
  <w:style w:type="paragraph" w:styleId="Caption">
    <w:name w:val="caption"/>
    <w:basedOn w:val="Normal"/>
    <w:next w:val="Normal"/>
    <w:qFormat/>
    <w:pPr>
      <w:keepLines/>
      <w:spacing w:before="200" w:after="240" w:line="200" w:lineRule="exact"/>
    </w:pPr>
  </w:style>
  <w:style w:type="paragraph" w:customStyle="1" w:styleId="Els-1storder-head">
    <w:name w:val="Els-1storder-head"/>
    <w:next w:val="Els-body-text"/>
    <w:rsid w:val="0031626B"/>
    <w:pPr>
      <w:keepNext/>
      <w:numPr>
        <w:numId w:val="5"/>
      </w:numPr>
      <w:pBdr>
        <w:top w:val="single" w:sz="18" w:space="1" w:color="auto"/>
      </w:pBdr>
      <w:suppressAutoHyphens/>
      <w:spacing w:before="230" w:after="230" w:line="230" w:lineRule="exact"/>
    </w:pPr>
    <w:rPr>
      <w:b/>
      <w:sz w:val="19"/>
      <w:lang w:val="en-US" w:eastAsia="en-US"/>
    </w:rPr>
  </w:style>
  <w:style w:type="paragraph" w:customStyle="1" w:styleId="Els-body-text">
    <w:name w:val="Els-body-text"/>
    <w:rsid w:val="00D80400"/>
    <w:pPr>
      <w:spacing w:line="230" w:lineRule="exact"/>
      <w:ind w:firstLine="238"/>
      <w:jc w:val="both"/>
    </w:pPr>
    <w:rPr>
      <w:sz w:val="16"/>
      <w:lang w:val="en-US" w:eastAsia="en-US"/>
    </w:rPr>
  </w:style>
  <w:style w:type="paragraph" w:customStyle="1" w:styleId="Els-2ndorder-head">
    <w:name w:val="Els-2ndorder-head"/>
    <w:next w:val="Els-body-text"/>
    <w:rsid w:val="00D80400"/>
    <w:pPr>
      <w:keepNext/>
      <w:suppressAutoHyphens/>
      <w:spacing w:before="230" w:after="230" w:line="230" w:lineRule="exact"/>
    </w:pPr>
    <w:rPr>
      <w:b/>
      <w:i/>
      <w:sz w:val="17"/>
      <w:lang w:val="en-US" w:eastAsia="en-US"/>
    </w:rPr>
  </w:style>
  <w:style w:type="paragraph" w:customStyle="1" w:styleId="Els-3rdorder-head">
    <w:name w:val="Els-3rdorder-head"/>
    <w:next w:val="Els-body-text"/>
    <w:pPr>
      <w:keepNext/>
      <w:numPr>
        <w:ilvl w:val="2"/>
        <w:numId w:val="6"/>
      </w:numPr>
      <w:suppressAutoHyphens/>
      <w:spacing w:before="240" w:line="240" w:lineRule="exact"/>
    </w:pPr>
    <w:rPr>
      <w:i/>
      <w:lang w:val="en-US" w:eastAsia="en-US"/>
    </w:rPr>
  </w:style>
  <w:style w:type="paragraph" w:customStyle="1" w:styleId="Els-4thorder-head">
    <w:name w:val="Els-4thorder-head"/>
    <w:next w:val="Els-body-text"/>
    <w:pPr>
      <w:keepNext/>
      <w:suppressAutoHyphens/>
      <w:spacing w:before="240" w:line="240" w:lineRule="exact"/>
    </w:pPr>
    <w:rPr>
      <w:i/>
      <w:lang w:val="en-US" w:eastAsia="en-US"/>
    </w:rPr>
  </w:style>
  <w:style w:type="paragraph" w:customStyle="1" w:styleId="Els-Abstract-head">
    <w:name w:val="Els-Abstract-head"/>
    <w:next w:val="Normal"/>
    <w:rsid w:val="003806A4"/>
    <w:pPr>
      <w:keepNext/>
      <w:suppressAutoHyphens/>
      <w:spacing w:before="440" w:after="200"/>
    </w:pPr>
    <w:rPr>
      <w:b/>
      <w:sz w:val="18"/>
      <w:lang w:val="en-US" w:eastAsia="en-US"/>
    </w:rPr>
  </w:style>
  <w:style w:type="paragraph" w:customStyle="1" w:styleId="Els-Abstract-text">
    <w:name w:val="Els-Abstract-text"/>
    <w:next w:val="Normal"/>
    <w:rsid w:val="003400D6"/>
    <w:pPr>
      <w:pBdr>
        <w:top w:val="single" w:sz="4" w:space="1" w:color="auto"/>
      </w:pBdr>
      <w:spacing w:before="200" w:line="220" w:lineRule="exact"/>
      <w:jc w:val="both"/>
    </w:pPr>
    <w:rPr>
      <w:sz w:val="15"/>
      <w:lang w:val="en-US" w:eastAsia="en-US"/>
    </w:rPr>
  </w:style>
  <w:style w:type="paragraph" w:customStyle="1" w:styleId="Els-acknowledgement">
    <w:name w:val="Els-acknowledgement"/>
    <w:next w:val="Normal"/>
    <w:rsid w:val="005B1F08"/>
    <w:pPr>
      <w:keepNext/>
      <w:spacing w:before="230" w:after="230" w:line="230" w:lineRule="exact"/>
    </w:pPr>
    <w:rPr>
      <w:b/>
      <w:sz w:val="19"/>
      <w:lang w:val="en-US" w:eastAsia="en-US"/>
    </w:rPr>
  </w:style>
  <w:style w:type="paragraph" w:customStyle="1" w:styleId="Els-aditional-article-history">
    <w:name w:val="Els-aditional-article-history"/>
    <w:basedOn w:val="Normal"/>
    <w:pPr>
      <w:spacing w:after="400" w:line="200" w:lineRule="exact"/>
      <w:jc w:val="center"/>
    </w:pPr>
    <w:rPr>
      <w:b/>
      <w:noProof/>
    </w:rPr>
  </w:style>
  <w:style w:type="paragraph" w:customStyle="1" w:styleId="Els-Affiliation">
    <w:name w:val="Els-Affiliation"/>
    <w:next w:val="Els-Abstract-head"/>
    <w:autoRedefine/>
    <w:rsid w:val="009C6F37"/>
    <w:pPr>
      <w:pBdr>
        <w:bottom w:val="single" w:sz="2" w:space="1" w:color="auto"/>
      </w:pBdr>
      <w:suppressAutoHyphens/>
      <w:spacing w:line="230" w:lineRule="exact"/>
    </w:pPr>
    <w:rPr>
      <w:i/>
      <w:noProof/>
      <w:sz w:val="16"/>
      <w:lang w:val="en-US" w:eastAsia="en-US"/>
    </w:rPr>
  </w:style>
  <w:style w:type="paragraph" w:customStyle="1" w:styleId="Els-appendixhead">
    <w:name w:val="Els-appendixhead"/>
    <w:next w:val="Normal"/>
    <w:rsid w:val="005B1F08"/>
    <w:pPr>
      <w:numPr>
        <w:numId w:val="1"/>
      </w:numPr>
      <w:spacing w:before="230" w:after="230" w:line="230" w:lineRule="exact"/>
    </w:pPr>
    <w:rPr>
      <w:b/>
      <w:sz w:val="19"/>
      <w:lang w:val="en-US" w:eastAsia="en-US"/>
    </w:rPr>
  </w:style>
  <w:style w:type="paragraph" w:customStyle="1" w:styleId="Els-appendixsubhead">
    <w:name w:val="Els-appendixsubhead"/>
    <w:next w:val="Normal"/>
    <w:rsid w:val="005B1F08"/>
    <w:pPr>
      <w:numPr>
        <w:ilvl w:val="1"/>
        <w:numId w:val="2"/>
      </w:numPr>
      <w:spacing w:before="230" w:after="230" w:line="230" w:lineRule="exact"/>
    </w:pPr>
    <w:rPr>
      <w:i/>
      <w:sz w:val="17"/>
      <w:lang w:val="en-US" w:eastAsia="en-US"/>
    </w:rPr>
  </w:style>
  <w:style w:type="paragraph" w:customStyle="1" w:styleId="Els-Author">
    <w:name w:val="Els-Author"/>
    <w:next w:val="Normal"/>
    <w:autoRedefine/>
    <w:rsid w:val="00C93805"/>
    <w:pPr>
      <w:keepNext/>
      <w:widowControl w:val="0"/>
      <w:tabs>
        <w:tab w:val="center" w:pos="5189"/>
        <w:tab w:val="left" w:pos="9525"/>
      </w:tabs>
      <w:suppressAutoHyphens/>
      <w:spacing w:before="120" w:after="120" w:line="230" w:lineRule="exact"/>
      <w:ind w:left="882" w:right="872"/>
      <w:jc w:val="center"/>
    </w:pPr>
    <w:rPr>
      <w:noProof/>
      <w:color w:val="000000"/>
      <w:lang w:val="en-US" w:eastAsia="en-US"/>
    </w:rPr>
  </w:style>
  <w:style w:type="paragraph" w:customStyle="1" w:styleId="Els-bulletlist">
    <w:name w:val="Els-bulletlist"/>
    <w:basedOn w:val="Els-body-text"/>
    <w:rsid w:val="0031626B"/>
    <w:pPr>
      <w:numPr>
        <w:numId w:val="3"/>
      </w:numPr>
      <w:tabs>
        <w:tab w:val="left" w:pos="240"/>
      </w:tabs>
      <w:jc w:val="left"/>
    </w:pPr>
  </w:style>
  <w:style w:type="paragraph" w:customStyle="1" w:styleId="Els-table-caption">
    <w:name w:val="Els-table-caption"/>
    <w:rsid w:val="005250D2"/>
    <w:pPr>
      <w:keepLines/>
      <w:spacing w:before="230" w:after="230" w:line="200" w:lineRule="exact"/>
    </w:pPr>
    <w:rPr>
      <w:b/>
      <w:sz w:val="16"/>
      <w:lang w:val="en-US" w:eastAsia="en-US"/>
    </w:rPr>
  </w:style>
  <w:style w:type="paragraph" w:customStyle="1" w:styleId="Els-chem-equation">
    <w:name w:val="Els-chem-equation"/>
    <w:next w:val="Els-body-text"/>
    <w:pPr>
      <w:tabs>
        <w:tab w:val="right" w:pos="4320"/>
        <w:tab w:val="right" w:pos="9120"/>
      </w:tabs>
      <w:spacing w:before="120" w:after="120" w:line="220" w:lineRule="exact"/>
    </w:pPr>
    <w:rPr>
      <w:noProof/>
      <w:sz w:val="18"/>
      <w:lang w:val="en-US" w:eastAsia="en-US"/>
    </w:rPr>
  </w:style>
  <w:style w:type="paragraph" w:customStyle="1" w:styleId="Els-collaboration">
    <w:name w:val="Els-collaboration"/>
    <w:basedOn w:val="Els-Author"/>
    <w:pPr>
      <w:jc w:val="right"/>
    </w:pPr>
  </w:style>
  <w:style w:type="paragraph" w:customStyle="1" w:styleId="Els-collaboration-affiliation">
    <w:name w:val="Els-collaboration-affiliation"/>
    <w:basedOn w:val="Els-collaboration"/>
  </w:style>
  <w:style w:type="paragraph" w:customStyle="1" w:styleId="Els-presented-by">
    <w:name w:val="Els-presented-by"/>
    <w:pPr>
      <w:spacing w:after="200"/>
      <w:jc w:val="center"/>
    </w:pPr>
    <w:rPr>
      <w:b/>
      <w:sz w:val="16"/>
      <w:lang w:val="en-US" w:eastAsia="en-US"/>
    </w:rPr>
  </w:style>
  <w:style w:type="paragraph" w:customStyle="1" w:styleId="Els-dedicated-to">
    <w:name w:val="Els-dedicated-to"/>
    <w:basedOn w:val="Els-presented-by"/>
    <w:rPr>
      <w:b w:val="0"/>
    </w:rPr>
  </w:style>
  <w:style w:type="paragraph" w:customStyle="1" w:styleId="Els-equation">
    <w:name w:val="Els-equation"/>
    <w:next w:val="Normal"/>
    <w:rsid w:val="00F1115C"/>
    <w:pPr>
      <w:widowControl w:val="0"/>
      <w:tabs>
        <w:tab w:val="right" w:pos="4320"/>
        <w:tab w:val="right" w:pos="9120"/>
      </w:tabs>
      <w:spacing w:before="230" w:after="230" w:line="360" w:lineRule="auto"/>
    </w:pPr>
    <w:rPr>
      <w:i/>
      <w:noProof/>
      <w:sz w:val="16"/>
      <w:lang w:val="en-US" w:eastAsia="en-US"/>
    </w:rPr>
  </w:style>
  <w:style w:type="paragraph" w:customStyle="1" w:styleId="Els-footnote">
    <w:name w:val="Els-footnote"/>
    <w:rsid w:val="004007A1"/>
    <w:pPr>
      <w:keepLines/>
      <w:widowControl w:val="0"/>
      <w:spacing w:after="220" w:line="200" w:lineRule="exact"/>
      <w:ind w:firstLine="113"/>
      <w:jc w:val="both"/>
    </w:pPr>
    <w:rPr>
      <w:sz w:val="15"/>
      <w:lang w:val="en-US" w:eastAsia="en-US"/>
    </w:rPr>
  </w:style>
  <w:style w:type="paragraph" w:customStyle="1" w:styleId="Els-history">
    <w:name w:val="Els-history"/>
    <w:next w:val="Normal"/>
    <w:rsid w:val="00840E5D"/>
    <w:pPr>
      <w:pBdr>
        <w:top w:val="single" w:sz="4" w:space="1" w:color="auto"/>
      </w:pBdr>
      <w:spacing w:line="230" w:lineRule="exact"/>
    </w:pPr>
    <w:rPr>
      <w:noProof/>
      <w:sz w:val="15"/>
      <w:lang w:val="en-US" w:eastAsia="en-US"/>
    </w:rPr>
  </w:style>
  <w:style w:type="paragraph" w:customStyle="1" w:styleId="Els-journal-logo">
    <w:name w:val="Els-journal-logo"/>
    <w:pPr>
      <w:pBdr>
        <w:top w:val="thinThickLargeGap" w:sz="12" w:space="0" w:color="auto"/>
        <w:bottom w:val="thickThinLargeGap" w:sz="12" w:space="0" w:color="auto"/>
      </w:pBdr>
    </w:pPr>
    <w:rPr>
      <w:rFonts w:ascii="Helvetica" w:hAnsi="Helvetica"/>
      <w:b/>
      <w:noProof/>
      <w:sz w:val="24"/>
      <w:lang w:val="en-US" w:eastAsia="en-US"/>
    </w:rPr>
  </w:style>
  <w:style w:type="paragraph" w:customStyle="1" w:styleId="Els-keywords">
    <w:name w:val="Els-keywords"/>
    <w:next w:val="Normal"/>
    <w:autoRedefine/>
    <w:rsid w:val="00F81637"/>
    <w:pPr>
      <w:pBdr>
        <w:top w:val="single" w:sz="4" w:space="1" w:color="auto"/>
      </w:pBdr>
      <w:spacing w:line="230" w:lineRule="exact"/>
    </w:pPr>
    <w:rPr>
      <w:noProof/>
      <w:sz w:val="15"/>
      <w:lang w:val="en-US" w:eastAsia="en-US"/>
    </w:rPr>
  </w:style>
  <w:style w:type="paragraph" w:customStyle="1" w:styleId="Els-numlist">
    <w:name w:val="Els-numlist"/>
    <w:basedOn w:val="Els-body-text"/>
    <w:pPr>
      <w:numPr>
        <w:numId w:val="4"/>
      </w:numPr>
      <w:tabs>
        <w:tab w:val="left" w:pos="240"/>
      </w:tabs>
      <w:ind w:left="480"/>
      <w:jc w:val="left"/>
    </w:pPr>
  </w:style>
  <w:style w:type="paragraph" w:customStyle="1" w:styleId="Els-reference">
    <w:name w:val="Els-reference"/>
    <w:rsid w:val="005B1F08"/>
    <w:pPr>
      <w:tabs>
        <w:tab w:val="left" w:pos="312"/>
      </w:tabs>
      <w:spacing w:line="200" w:lineRule="exact"/>
      <w:ind w:left="240" w:hanging="240"/>
    </w:pPr>
    <w:rPr>
      <w:noProof/>
      <w:sz w:val="15"/>
      <w:lang w:val="en-US" w:eastAsia="en-US"/>
    </w:rPr>
  </w:style>
  <w:style w:type="paragraph" w:customStyle="1" w:styleId="Els-reference-head">
    <w:name w:val="Els-reference-head"/>
    <w:next w:val="Els-reference"/>
    <w:rsid w:val="005B1F08"/>
    <w:pPr>
      <w:keepNext/>
      <w:pBdr>
        <w:bottom w:val="single" w:sz="2" w:space="1" w:color="auto"/>
      </w:pBdr>
      <w:spacing w:before="230" w:after="220" w:line="220" w:lineRule="exact"/>
    </w:pPr>
    <w:rPr>
      <w:smallCaps/>
      <w:sz w:val="18"/>
      <w:lang w:val="en-US" w:eastAsia="en-US"/>
    </w:rPr>
  </w:style>
  <w:style w:type="paragraph" w:customStyle="1" w:styleId="Els-reprint-line">
    <w:name w:val="Els-reprint-line"/>
    <w:basedOn w:val="Normal"/>
    <w:pPr>
      <w:tabs>
        <w:tab w:val="left" w:pos="0"/>
        <w:tab w:val="center" w:pos="5443"/>
      </w:tabs>
      <w:jc w:val="center"/>
    </w:pPr>
  </w:style>
  <w:style w:type="paragraph" w:customStyle="1" w:styleId="Els-table-text">
    <w:name w:val="Els-table-text"/>
    <w:rsid w:val="00011C98"/>
    <w:pPr>
      <w:spacing w:after="80" w:line="200" w:lineRule="exact"/>
    </w:pPr>
    <w:rPr>
      <w:sz w:val="14"/>
      <w:lang w:val="en-US" w:eastAsia="en-US"/>
    </w:rPr>
  </w:style>
  <w:style w:type="paragraph" w:customStyle="1" w:styleId="Els-Title">
    <w:name w:val="Els-Title"/>
    <w:next w:val="Els-Author"/>
    <w:autoRedefine/>
    <w:rsid w:val="00BE1E7B"/>
    <w:pPr>
      <w:suppressAutoHyphens/>
      <w:spacing w:before="120" w:after="120"/>
      <w:ind w:left="357"/>
      <w:jc w:val="center"/>
    </w:pPr>
    <w:rPr>
      <w:b/>
      <w:kern w:val="28"/>
      <w:sz w:val="28"/>
      <w:szCs w:val="28"/>
      <w:lang w:val="en-US" w:eastAsia="en-US"/>
    </w:rPr>
  </w:style>
  <w:style w:type="character" w:styleId="EndnoteReference">
    <w:name w:val="endnote reference"/>
    <w:semiHidden/>
    <w:rPr>
      <w:vertAlign w:val="superscript"/>
    </w:rPr>
  </w:style>
  <w:style w:type="paragraph" w:styleId="Header">
    <w:name w:val="header"/>
    <w:aliases w:val="page-number"/>
    <w:link w:val="HeaderChar"/>
    <w:rsid w:val="00E20E3D"/>
    <w:pPr>
      <w:tabs>
        <w:tab w:val="center" w:pos="4706"/>
        <w:tab w:val="right" w:pos="9356"/>
      </w:tabs>
      <w:spacing w:after="80" w:line="200" w:lineRule="atLeast"/>
    </w:pPr>
    <w:rPr>
      <w:noProof/>
      <w:sz w:val="14"/>
      <w:lang w:val="en-US" w:eastAsia="en-US"/>
    </w:rPr>
  </w:style>
  <w:style w:type="character" w:customStyle="1" w:styleId="HeaderChar">
    <w:name w:val="Header Char"/>
    <w:aliases w:val="page-number Char"/>
    <w:basedOn w:val="DefaultParagraphFont"/>
    <w:link w:val="Header"/>
    <w:rsid w:val="00E20E3D"/>
    <w:rPr>
      <w:noProof/>
      <w:sz w:val="14"/>
      <w:lang w:val="en-US" w:eastAsia="en-US"/>
    </w:rPr>
  </w:style>
  <w:style w:type="paragraph" w:styleId="Footer">
    <w:name w:val="footer"/>
    <w:basedOn w:val="Header"/>
    <w:link w:val="FooterChar"/>
    <w:pPr>
      <w:tabs>
        <w:tab w:val="right" w:pos="10080"/>
      </w:tabs>
      <w:spacing w:before="240" w:after="0" w:line="200" w:lineRule="exact"/>
    </w:pPr>
    <w:rPr>
      <w:i/>
    </w:rPr>
  </w:style>
  <w:style w:type="character" w:customStyle="1" w:styleId="FooterChar">
    <w:name w:val="Footer Char"/>
    <w:basedOn w:val="DefaultParagraphFont"/>
    <w:link w:val="Footer"/>
    <w:rsid w:val="00A32103"/>
    <w:rPr>
      <w:i/>
      <w:noProof/>
      <w:sz w:val="14"/>
      <w:lang w:val="en-US" w:eastAsia="en-US"/>
    </w:rPr>
  </w:style>
  <w:style w:type="character" w:styleId="FootnoteReference">
    <w:name w:val="footnote reference"/>
    <w:semiHidden/>
    <w:rPr>
      <w:vertAlign w:val="superscript"/>
    </w:rPr>
  </w:style>
  <w:style w:type="paragraph" w:styleId="FootnoteText">
    <w:name w:val="footnote text"/>
    <w:basedOn w:val="Normal"/>
    <w:link w:val="FootnoteTextChar"/>
    <w:semiHidden/>
    <w:rPr>
      <w:rFonts w:ascii="Univers" w:hAnsi="Univers"/>
    </w:rPr>
  </w:style>
  <w:style w:type="character" w:styleId="Hyperlink">
    <w:name w:val="Hyperlink"/>
    <w:rPr>
      <w:color w:val="auto"/>
      <w:sz w:val="16"/>
      <w:u w:val="none"/>
    </w:rPr>
  </w:style>
  <w:style w:type="character" w:customStyle="1" w:styleId="MTEquationSection">
    <w:name w:val="MTEquationSection"/>
    <w:rPr>
      <w:vanish w:val="0"/>
      <w:color w:val="FF0000"/>
    </w:rPr>
  </w:style>
  <w:style w:type="character" w:styleId="PageNumber">
    <w:name w:val="page number"/>
    <w:rPr>
      <w:sz w:val="16"/>
    </w:rPr>
  </w:style>
  <w:style w:type="paragraph" w:styleId="PlainText">
    <w:name w:val="Plain Text"/>
    <w:basedOn w:val="Normal"/>
    <w:semiHidden/>
    <w:rPr>
      <w:rFonts w:ascii="Courier New" w:hAnsi="Courier New" w:cs="Courier New"/>
    </w:rPr>
  </w:style>
  <w:style w:type="paragraph" w:customStyle="1" w:styleId="Els-5thorder-head">
    <w:name w:val="Els-5thorder-head"/>
    <w:next w:val="Els-body-text"/>
    <w:pPr>
      <w:keepNext/>
      <w:suppressAutoHyphens/>
      <w:spacing w:line="240" w:lineRule="exact"/>
    </w:pPr>
    <w:rPr>
      <w:i/>
      <w:lang w:val="en-US" w:eastAsia="en-US"/>
    </w:rPr>
  </w:style>
  <w:style w:type="paragraph" w:customStyle="1" w:styleId="Els-Abstract-Copyright">
    <w:name w:val="Els-Abstract-Copyright"/>
    <w:basedOn w:val="Els-Abstract-text"/>
    <w:rsid w:val="00927DCF"/>
    <w:pPr>
      <w:spacing w:before="0" w:line="230" w:lineRule="exact"/>
      <w:jc w:val="right"/>
    </w:pPr>
  </w:style>
  <w:style w:type="paragraph" w:customStyle="1" w:styleId="DocHead">
    <w:name w:val="DocHead"/>
    <w:rsid w:val="00F81637"/>
    <w:pPr>
      <w:spacing w:before="190" w:after="280" w:line="240" w:lineRule="exact"/>
    </w:pPr>
    <w:rPr>
      <w:b/>
      <w:sz w:val="24"/>
      <w:lang w:val="en-US" w:eastAsia="en-US"/>
    </w:rPr>
  </w:style>
  <w:style w:type="character" w:styleId="FollowedHyperlink">
    <w:name w:val="FollowedHyperlink"/>
    <w:rPr>
      <w:color w:val="800080"/>
      <w:u w:val="single"/>
    </w:rPr>
  </w:style>
  <w:style w:type="character" w:customStyle="1" w:styleId="Els-1storder-headChar">
    <w:name w:val="Els-1storder-head Char"/>
    <w:rPr>
      <w:b/>
      <w:lang w:val="en-US" w:eastAsia="en-US" w:bidi="ar-SA"/>
    </w:rPr>
  </w:style>
  <w:style w:type="character" w:styleId="CommentReference">
    <w:name w:val="annotation reference"/>
    <w:unhideWhenUsed/>
    <w:rPr>
      <w:sz w:val="16"/>
      <w:szCs w:val="16"/>
    </w:rPr>
  </w:style>
  <w:style w:type="paragraph" w:styleId="BalloonText">
    <w:name w:val="Balloon Text"/>
    <w:basedOn w:val="Normal"/>
    <w:rPr>
      <w:rFonts w:ascii="Tahoma" w:hAnsi="Tahoma" w:cs="Tahoma"/>
      <w:szCs w:val="16"/>
    </w:rPr>
  </w:style>
  <w:style w:type="character" w:customStyle="1" w:styleId="BalloonTextChar">
    <w:name w:val="Balloon Text Char"/>
    <w:rPr>
      <w:rFonts w:ascii="Tahoma" w:hAnsi="Tahoma" w:cs="Tahoma"/>
      <w:sz w:val="16"/>
      <w:szCs w:val="16"/>
      <w:lang w:eastAsia="en-US"/>
    </w:rPr>
  </w:style>
  <w:style w:type="paragraph" w:styleId="CommentText">
    <w:name w:val="annotation text"/>
    <w:basedOn w:val="Normal"/>
    <w:unhideWhenUsed/>
  </w:style>
  <w:style w:type="character" w:customStyle="1" w:styleId="CommentTextChar">
    <w:name w:val="Comment Text Char"/>
    <w:rPr>
      <w:lang w:val="en-GB"/>
    </w:rPr>
  </w:style>
  <w:style w:type="paragraph" w:styleId="CommentSubject">
    <w:name w:val="annotation subject"/>
    <w:basedOn w:val="CommentText"/>
    <w:next w:val="CommentText"/>
    <w:unhideWhenUsed/>
    <w:rPr>
      <w:b/>
      <w:bCs/>
    </w:rPr>
  </w:style>
  <w:style w:type="character" w:customStyle="1" w:styleId="CommentSubjectChar">
    <w:name w:val="Comment Subject Char"/>
    <w:rPr>
      <w:b/>
      <w:bCs/>
      <w:lang w:val="en-GB"/>
    </w:rPr>
  </w:style>
  <w:style w:type="paragraph" w:styleId="BodyTextIndent">
    <w:name w:val="Body Text Indent"/>
    <w:basedOn w:val="Normal"/>
    <w:link w:val="BodyTextIndentChar"/>
    <w:pPr>
      <w:widowControl/>
      <w:suppressAutoHyphens/>
      <w:ind w:firstLine="360"/>
      <w:jc w:val="both"/>
    </w:pPr>
    <w:rPr>
      <w:rFonts w:eastAsia="Times New Roman"/>
      <w:kern w:val="14"/>
    </w:rPr>
  </w:style>
  <w:style w:type="paragraph" w:customStyle="1" w:styleId="ColorfulList-Accent11">
    <w:name w:val="Colorful List - Accent 11"/>
    <w:basedOn w:val="Normal"/>
    <w:qFormat/>
    <w:rsid w:val="00F07702"/>
    <w:pPr>
      <w:widowControl/>
      <w:spacing w:line="200" w:lineRule="exact"/>
      <w:ind w:left="7524" w:hanging="6804"/>
    </w:pPr>
    <w:rPr>
      <w:rFonts w:ascii="Arial" w:eastAsia="Batang" w:hAnsi="Arial"/>
      <w:sz w:val="15"/>
      <w:szCs w:val="24"/>
      <w:lang w:eastAsia="ko-KR"/>
    </w:rPr>
  </w:style>
  <w:style w:type="paragraph" w:styleId="BodyTextIndent2">
    <w:name w:val="Body Text Indent 2"/>
    <w:basedOn w:val="Normal"/>
    <w:semiHidden/>
    <w:pPr>
      <w:ind w:firstLine="240"/>
    </w:pPr>
  </w:style>
  <w:style w:type="paragraph" w:customStyle="1" w:styleId="RefIndent">
    <w:name w:val="RefIndent"/>
    <w:basedOn w:val="BodyTextIndent3"/>
    <w:pPr>
      <w:tabs>
        <w:tab w:val="left" w:pos="-1403"/>
        <w:tab w:val="left" w:pos="-720"/>
        <w:tab w:val="left" w:pos="0"/>
        <w:tab w:val="left" w:pos="324"/>
        <w:tab w:val="left" w:pos="720"/>
        <w:tab w:val="left" w:pos="1080"/>
        <w:tab w:val="left" w:pos="1440"/>
        <w:tab w:val="left" w:pos="1800"/>
        <w:tab w:val="left" w:pos="2160"/>
        <w:tab w:val="left" w:pos="2520"/>
        <w:tab w:val="left" w:pos="2880"/>
        <w:tab w:val="left" w:pos="3276"/>
        <w:tab w:val="left" w:pos="3600"/>
        <w:tab w:val="left" w:pos="3960"/>
        <w:tab w:val="left" w:pos="4320"/>
        <w:tab w:val="left" w:pos="4680"/>
        <w:tab w:val="left" w:pos="5040"/>
        <w:tab w:val="left" w:pos="5760"/>
        <w:tab w:val="left" w:pos="6480"/>
        <w:tab w:val="left" w:pos="7200"/>
        <w:tab w:val="left" w:pos="7920"/>
        <w:tab w:val="left" w:pos="8640"/>
        <w:tab w:val="left" w:pos="9360"/>
        <w:tab w:val="left" w:pos="10205"/>
        <w:tab w:val="left" w:pos="10800"/>
      </w:tabs>
      <w:suppressAutoHyphens/>
      <w:spacing w:after="0"/>
      <w:ind w:left="380" w:hanging="380"/>
      <w:jc w:val="both"/>
    </w:pPr>
    <w:rPr>
      <w:rFonts w:eastAsia="Times New Roman"/>
      <w:snapToGrid w:val="0"/>
      <w:spacing w:val="-2"/>
      <w:sz w:val="22"/>
      <w:szCs w:val="20"/>
    </w:rPr>
  </w:style>
  <w:style w:type="paragraph" w:styleId="BodyTextIndent3">
    <w:name w:val="Body Text Indent 3"/>
    <w:basedOn w:val="Normal"/>
    <w:semiHidden/>
    <w:pPr>
      <w:spacing w:after="120"/>
      <w:ind w:left="360"/>
    </w:pPr>
    <w:rPr>
      <w:szCs w:val="16"/>
    </w:rPr>
  </w:style>
  <w:style w:type="character" w:styleId="PlaceholderText">
    <w:name w:val="Placeholder Text"/>
    <w:basedOn w:val="DefaultParagraphFont"/>
    <w:uiPriority w:val="99"/>
    <w:semiHidden/>
    <w:rsid w:val="0017435C"/>
    <w:rPr>
      <w:color w:val="808080"/>
    </w:rPr>
  </w:style>
  <w:style w:type="table" w:styleId="TableGrid">
    <w:name w:val="Table Grid"/>
    <w:basedOn w:val="TableNormal"/>
    <w:rsid w:val="00482D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ls-history-head">
    <w:name w:val="Els-history-head"/>
    <w:basedOn w:val="Els-history"/>
    <w:qFormat/>
    <w:rsid w:val="00F41166"/>
    <w:rPr>
      <w:i/>
    </w:rPr>
  </w:style>
  <w:style w:type="paragraph" w:customStyle="1" w:styleId="Els-NoIndent">
    <w:name w:val="Els-NoIndent"/>
    <w:basedOn w:val="Els-body-text"/>
    <w:qFormat/>
    <w:rsid w:val="006A63E8"/>
    <w:pPr>
      <w:ind w:firstLine="0"/>
    </w:pPr>
  </w:style>
  <w:style w:type="paragraph" w:customStyle="1" w:styleId="Els-table-col-head">
    <w:name w:val="Els-table-col-head"/>
    <w:basedOn w:val="Els-table-text"/>
    <w:qFormat/>
    <w:rsid w:val="00E4473D"/>
    <w:rPr>
      <w:b/>
      <w:sz w:val="16"/>
    </w:rPr>
  </w:style>
  <w:style w:type="paragraph" w:customStyle="1" w:styleId="Els-figure-caption">
    <w:name w:val="Els-figure-caption"/>
    <w:basedOn w:val="Els-table-caption"/>
    <w:qFormat/>
    <w:rsid w:val="00E4473D"/>
    <w:pPr>
      <w:spacing w:after="240" w:line="230" w:lineRule="exact"/>
      <w:jc w:val="center"/>
    </w:pPr>
  </w:style>
  <w:style w:type="paragraph" w:customStyle="1" w:styleId="Running-head">
    <w:name w:val="Running-head"/>
    <w:basedOn w:val="Header"/>
    <w:qFormat/>
    <w:rsid w:val="00E20E3D"/>
    <w:pPr>
      <w:tabs>
        <w:tab w:val="center" w:pos="4920"/>
      </w:tabs>
      <w:spacing w:line="200" w:lineRule="exact"/>
      <w:jc w:val="center"/>
    </w:pPr>
    <w:rPr>
      <w:smallCaps/>
    </w:rPr>
  </w:style>
  <w:style w:type="character" w:customStyle="1" w:styleId="apple-converted-space">
    <w:name w:val="apple-converted-space"/>
    <w:basedOn w:val="DefaultParagraphFont"/>
    <w:rsid w:val="00022C27"/>
  </w:style>
  <w:style w:type="paragraph" w:customStyle="1" w:styleId="Default">
    <w:name w:val="Default"/>
    <w:rsid w:val="008463FD"/>
    <w:pPr>
      <w:autoSpaceDE w:val="0"/>
      <w:autoSpaceDN w:val="0"/>
      <w:adjustRightInd w:val="0"/>
    </w:pPr>
    <w:rPr>
      <w:rFonts w:ascii="APDEC A+ Gulliver" w:hAnsi="APDEC A+ Gulliver" w:cs="APDEC A+ Gulliver"/>
      <w:color w:val="000000"/>
      <w:sz w:val="24"/>
      <w:szCs w:val="24"/>
      <w:lang w:val="en-US"/>
    </w:rPr>
  </w:style>
  <w:style w:type="character" w:styleId="Emphasis">
    <w:name w:val="Emphasis"/>
    <w:basedOn w:val="DefaultParagraphFont"/>
    <w:qFormat/>
    <w:rsid w:val="00A37C74"/>
    <w:rPr>
      <w:i/>
      <w:iCs/>
    </w:rPr>
  </w:style>
  <w:style w:type="character" w:customStyle="1" w:styleId="ng-binding">
    <w:name w:val="ng-binding"/>
    <w:basedOn w:val="DefaultParagraphFont"/>
    <w:rsid w:val="00EF308C"/>
  </w:style>
  <w:style w:type="paragraph" w:customStyle="1" w:styleId="Text">
    <w:name w:val="Text"/>
    <w:basedOn w:val="Normal"/>
    <w:link w:val="Text0"/>
    <w:rsid w:val="006D04AD"/>
    <w:pPr>
      <w:autoSpaceDE w:val="0"/>
      <w:autoSpaceDN w:val="0"/>
      <w:spacing w:line="252" w:lineRule="auto"/>
      <w:ind w:firstLine="202"/>
      <w:jc w:val="both"/>
    </w:pPr>
    <w:rPr>
      <w:rFonts w:eastAsia="Times New Roman" w:cs="Angsana New"/>
      <w:sz w:val="20"/>
    </w:rPr>
  </w:style>
  <w:style w:type="character" w:customStyle="1" w:styleId="Text0">
    <w:name w:val="Text อักขระ"/>
    <w:link w:val="Text"/>
    <w:rsid w:val="004E7E74"/>
    <w:rPr>
      <w:rFonts w:eastAsia="Times New Roman" w:cs="Angsana New"/>
      <w:lang w:val="en-US" w:eastAsia="en-US"/>
    </w:rPr>
  </w:style>
  <w:style w:type="paragraph" w:styleId="ListParagraph">
    <w:name w:val="List Paragraph"/>
    <w:basedOn w:val="Normal"/>
    <w:uiPriority w:val="34"/>
    <w:qFormat/>
    <w:rsid w:val="006D04AD"/>
    <w:pPr>
      <w:widowControl/>
      <w:spacing w:after="200" w:line="276" w:lineRule="auto"/>
      <w:ind w:left="720"/>
      <w:contextualSpacing/>
    </w:pPr>
    <w:rPr>
      <w:rFonts w:ascii="Calibri" w:eastAsia="Calibri" w:hAnsi="Calibri" w:cs="Cordia New"/>
      <w:sz w:val="22"/>
      <w:szCs w:val="28"/>
      <w:lang w:bidi="th-TH"/>
    </w:rPr>
  </w:style>
  <w:style w:type="character" w:customStyle="1" w:styleId="A3">
    <w:name w:val="A3"/>
    <w:uiPriority w:val="99"/>
    <w:rsid w:val="006D04AD"/>
    <w:rPr>
      <w:rFonts w:cs="Times New Roman"/>
      <w:color w:val="221E1F"/>
      <w:sz w:val="14"/>
      <w:szCs w:val="14"/>
    </w:rPr>
  </w:style>
  <w:style w:type="character" w:customStyle="1" w:styleId="A8">
    <w:name w:val="A8"/>
    <w:uiPriority w:val="99"/>
    <w:rsid w:val="006D04AD"/>
    <w:rPr>
      <w:rFonts w:cs="Times New Roman"/>
      <w:color w:val="221E1F"/>
      <w:sz w:val="14"/>
      <w:szCs w:val="14"/>
      <w:u w:val="single"/>
    </w:rPr>
  </w:style>
  <w:style w:type="paragraph" w:customStyle="1" w:styleId="DefinitionTerm">
    <w:name w:val="Definition Term"/>
    <w:basedOn w:val="Normal"/>
    <w:next w:val="DefinitionList"/>
    <w:rsid w:val="004E7E74"/>
    <w:pPr>
      <w:spacing w:line="240" w:lineRule="auto"/>
    </w:pPr>
    <w:rPr>
      <w:rFonts w:eastAsia="Times New Roman" w:cs="Angsana New"/>
      <w:snapToGrid w:val="0"/>
      <w:sz w:val="24"/>
      <w:lang w:val="de-DE" w:eastAsia="de-DE"/>
    </w:rPr>
  </w:style>
  <w:style w:type="paragraph" w:customStyle="1" w:styleId="DefinitionList">
    <w:name w:val="Definition List"/>
    <w:basedOn w:val="Normal"/>
    <w:next w:val="DefinitionTerm"/>
    <w:rsid w:val="004E7E74"/>
    <w:pPr>
      <w:spacing w:line="240" w:lineRule="auto"/>
      <w:ind w:left="360"/>
    </w:pPr>
    <w:rPr>
      <w:rFonts w:eastAsia="Times New Roman" w:cs="Angsana New"/>
      <w:snapToGrid w:val="0"/>
      <w:sz w:val="24"/>
      <w:lang w:val="de-DE" w:eastAsia="de-DE"/>
    </w:rPr>
  </w:style>
  <w:style w:type="paragraph" w:customStyle="1" w:styleId="Preformatted">
    <w:name w:val="Preformatted"/>
    <w:basedOn w:val="Normal"/>
    <w:rsid w:val="004E7E74"/>
    <w:pPr>
      <w:tabs>
        <w:tab w:val="left" w:pos="0"/>
        <w:tab w:val="left" w:pos="959"/>
        <w:tab w:val="left" w:pos="1918"/>
        <w:tab w:val="left" w:pos="2877"/>
        <w:tab w:val="left" w:pos="3836"/>
        <w:tab w:val="left" w:pos="4795"/>
        <w:tab w:val="left" w:pos="5754"/>
        <w:tab w:val="left" w:pos="6713"/>
        <w:tab w:val="left" w:pos="7672"/>
        <w:tab w:val="left" w:pos="8631"/>
        <w:tab w:val="left" w:pos="9590"/>
      </w:tabs>
      <w:spacing w:line="240" w:lineRule="auto"/>
    </w:pPr>
    <w:rPr>
      <w:rFonts w:ascii="Courier New" w:eastAsia="Times New Roman" w:hAnsi="Courier New" w:cs="Angsana New"/>
      <w:snapToGrid w:val="0"/>
      <w:sz w:val="20"/>
      <w:lang w:val="de-DE" w:eastAsia="de-DE"/>
    </w:rPr>
  </w:style>
  <w:style w:type="paragraph" w:styleId="Title">
    <w:name w:val="Title"/>
    <w:basedOn w:val="Normal"/>
    <w:link w:val="TitleChar"/>
    <w:qFormat/>
    <w:rsid w:val="004E7E74"/>
    <w:pPr>
      <w:widowControl/>
      <w:spacing w:before="240" w:after="60" w:line="240" w:lineRule="auto"/>
      <w:jc w:val="center"/>
      <w:outlineLvl w:val="0"/>
    </w:pPr>
    <w:rPr>
      <w:rFonts w:ascii="Arial" w:eastAsia="Times New Roman" w:hAnsi="Arial" w:cs="Angsana New"/>
      <w:b/>
      <w:kern w:val="28"/>
      <w:sz w:val="32"/>
      <w:lang w:val="de-DE"/>
    </w:rPr>
  </w:style>
  <w:style w:type="character" w:customStyle="1" w:styleId="TitleChar">
    <w:name w:val="Title Char"/>
    <w:basedOn w:val="DefaultParagraphFont"/>
    <w:link w:val="Title"/>
    <w:rsid w:val="004E7E74"/>
    <w:rPr>
      <w:rFonts w:ascii="Arial" w:eastAsia="Times New Roman" w:hAnsi="Arial" w:cs="Angsana New"/>
      <w:b/>
      <w:kern w:val="28"/>
      <w:sz w:val="32"/>
      <w:lang w:val="de-DE" w:eastAsia="en-US"/>
    </w:rPr>
  </w:style>
  <w:style w:type="paragraph" w:styleId="BodyText">
    <w:name w:val="Body Text"/>
    <w:basedOn w:val="Normal"/>
    <w:link w:val="BodyTextChar"/>
    <w:rsid w:val="004E7E74"/>
    <w:pPr>
      <w:widowControl/>
      <w:spacing w:after="120" w:line="240" w:lineRule="auto"/>
    </w:pPr>
    <w:rPr>
      <w:rFonts w:ascii="Comic Sans MS" w:eastAsia="Times New Roman" w:hAnsi="Comic Sans MS" w:cs="Angsana New"/>
      <w:sz w:val="20"/>
    </w:rPr>
  </w:style>
  <w:style w:type="character" w:customStyle="1" w:styleId="BodyTextChar">
    <w:name w:val="Body Text Char"/>
    <w:basedOn w:val="DefaultParagraphFont"/>
    <w:link w:val="BodyText"/>
    <w:rsid w:val="004E7E74"/>
    <w:rPr>
      <w:rFonts w:ascii="Comic Sans MS" w:eastAsia="Times New Roman" w:hAnsi="Comic Sans MS" w:cs="Angsana New"/>
      <w:lang w:val="en-GB" w:eastAsia="en-US"/>
    </w:rPr>
  </w:style>
  <w:style w:type="paragraph" w:styleId="Subtitle">
    <w:name w:val="Subtitle"/>
    <w:basedOn w:val="Normal"/>
    <w:link w:val="SubtitleChar"/>
    <w:qFormat/>
    <w:rsid w:val="004E7E74"/>
    <w:pPr>
      <w:spacing w:line="240" w:lineRule="auto"/>
      <w:jc w:val="both"/>
      <w:outlineLvl w:val="0"/>
    </w:pPr>
    <w:rPr>
      <w:rFonts w:ascii="Arial" w:eastAsia="Times New Roman" w:hAnsi="Arial" w:cs="Angsana New"/>
      <w:b/>
      <w:snapToGrid w:val="0"/>
      <w:sz w:val="24"/>
      <w:lang w:eastAsia="de-DE"/>
    </w:rPr>
  </w:style>
  <w:style w:type="character" w:customStyle="1" w:styleId="SubtitleChar">
    <w:name w:val="Subtitle Char"/>
    <w:basedOn w:val="DefaultParagraphFont"/>
    <w:link w:val="Subtitle"/>
    <w:rsid w:val="004E7E74"/>
    <w:rPr>
      <w:rFonts w:ascii="Arial" w:eastAsia="Times New Roman" w:hAnsi="Arial" w:cs="Angsana New"/>
      <w:b/>
      <w:snapToGrid w:val="0"/>
      <w:sz w:val="24"/>
      <w:lang w:val="en-GB" w:eastAsia="de-DE"/>
    </w:rPr>
  </w:style>
  <w:style w:type="paragraph" w:styleId="BodyText2">
    <w:name w:val="Body Text 2"/>
    <w:basedOn w:val="Normal"/>
    <w:link w:val="BodyText2Char"/>
    <w:rsid w:val="004E7E74"/>
    <w:pPr>
      <w:spacing w:line="240" w:lineRule="auto"/>
      <w:jc w:val="both"/>
    </w:pPr>
    <w:rPr>
      <w:rFonts w:ascii="Arial" w:eastAsia="Times New Roman" w:hAnsi="Arial" w:cs="Angsana New"/>
      <w:snapToGrid w:val="0"/>
      <w:sz w:val="20"/>
      <w:lang w:val="de-DE" w:eastAsia="de-DE"/>
    </w:rPr>
  </w:style>
  <w:style w:type="character" w:customStyle="1" w:styleId="BodyText2Char">
    <w:name w:val="Body Text 2 Char"/>
    <w:basedOn w:val="DefaultParagraphFont"/>
    <w:link w:val="BodyText2"/>
    <w:rsid w:val="004E7E74"/>
    <w:rPr>
      <w:rFonts w:ascii="Arial" w:eastAsia="Times New Roman" w:hAnsi="Arial" w:cs="Angsana New"/>
      <w:snapToGrid w:val="0"/>
      <w:lang w:val="de-DE" w:eastAsia="de-DE"/>
    </w:rPr>
  </w:style>
  <w:style w:type="paragraph" w:customStyle="1" w:styleId="Authors">
    <w:name w:val="Authors"/>
    <w:basedOn w:val="Normal"/>
    <w:next w:val="Normal"/>
    <w:rsid w:val="004E7E74"/>
    <w:pPr>
      <w:framePr w:w="9072" w:hSpace="187" w:vSpace="187" w:wrap="notBeside" w:vAnchor="text" w:hAnchor="page" w:xAlign="center" w:y="1"/>
      <w:widowControl/>
      <w:autoSpaceDE w:val="0"/>
      <w:autoSpaceDN w:val="0"/>
      <w:spacing w:after="320" w:line="240" w:lineRule="auto"/>
      <w:jc w:val="center"/>
    </w:pPr>
    <w:rPr>
      <w:rFonts w:eastAsia="Times New Roman" w:cs="Angsana New"/>
      <w:sz w:val="22"/>
      <w:szCs w:val="22"/>
    </w:rPr>
  </w:style>
  <w:style w:type="character" w:customStyle="1" w:styleId="MemberType">
    <w:name w:val="MemberType"/>
    <w:rsid w:val="004E7E74"/>
    <w:rPr>
      <w:rFonts w:ascii="Times New Roman" w:hAnsi="Times New Roman" w:cs="Times New Roman"/>
      <w:i/>
      <w:iCs/>
      <w:sz w:val="22"/>
      <w:szCs w:val="22"/>
    </w:rPr>
  </w:style>
  <w:style w:type="paragraph" w:customStyle="1" w:styleId="Abstract">
    <w:name w:val="Abstract"/>
    <w:basedOn w:val="Normal"/>
    <w:next w:val="Normal"/>
    <w:rsid w:val="004E7E74"/>
    <w:pPr>
      <w:widowControl/>
      <w:autoSpaceDE w:val="0"/>
      <w:autoSpaceDN w:val="0"/>
      <w:spacing w:before="20" w:line="240" w:lineRule="auto"/>
      <w:ind w:firstLine="202"/>
      <w:jc w:val="both"/>
    </w:pPr>
    <w:rPr>
      <w:rFonts w:eastAsia="Times New Roman" w:cs="Angsana New"/>
      <w:b/>
      <w:bCs/>
      <w:sz w:val="18"/>
      <w:szCs w:val="18"/>
    </w:rPr>
  </w:style>
  <w:style w:type="paragraph" w:customStyle="1" w:styleId="IndexTerms">
    <w:name w:val="IndexTerms"/>
    <w:basedOn w:val="Normal"/>
    <w:next w:val="Normal"/>
    <w:rsid w:val="004E7E74"/>
    <w:pPr>
      <w:widowControl/>
      <w:autoSpaceDE w:val="0"/>
      <w:autoSpaceDN w:val="0"/>
      <w:spacing w:line="240" w:lineRule="auto"/>
      <w:ind w:firstLine="202"/>
      <w:jc w:val="both"/>
    </w:pPr>
    <w:rPr>
      <w:rFonts w:eastAsia="Times New Roman" w:cs="Angsana New"/>
      <w:b/>
      <w:bCs/>
      <w:sz w:val="18"/>
      <w:szCs w:val="18"/>
    </w:rPr>
  </w:style>
  <w:style w:type="paragraph" w:customStyle="1" w:styleId="References">
    <w:name w:val="References"/>
    <w:basedOn w:val="Normal"/>
    <w:rsid w:val="004E7E74"/>
    <w:pPr>
      <w:widowControl/>
      <w:numPr>
        <w:numId w:val="7"/>
      </w:numPr>
      <w:autoSpaceDE w:val="0"/>
      <w:autoSpaceDN w:val="0"/>
      <w:spacing w:line="240" w:lineRule="auto"/>
      <w:jc w:val="both"/>
    </w:pPr>
    <w:rPr>
      <w:rFonts w:eastAsia="Times New Roman" w:cs="Angsana New"/>
      <w:szCs w:val="16"/>
    </w:rPr>
  </w:style>
  <w:style w:type="paragraph" w:customStyle="1" w:styleId="FigureCaption">
    <w:name w:val="Figure Caption"/>
    <w:basedOn w:val="Normal"/>
    <w:rsid w:val="004E7E74"/>
    <w:pPr>
      <w:widowControl/>
      <w:autoSpaceDE w:val="0"/>
      <w:autoSpaceDN w:val="0"/>
      <w:spacing w:line="240" w:lineRule="auto"/>
      <w:jc w:val="both"/>
    </w:pPr>
    <w:rPr>
      <w:rFonts w:eastAsia="Times New Roman" w:cs="Angsana New"/>
      <w:szCs w:val="16"/>
    </w:rPr>
  </w:style>
  <w:style w:type="paragraph" w:customStyle="1" w:styleId="TableTitle">
    <w:name w:val="Table Title"/>
    <w:basedOn w:val="Normal"/>
    <w:rsid w:val="004E7E74"/>
    <w:pPr>
      <w:widowControl/>
      <w:autoSpaceDE w:val="0"/>
      <w:autoSpaceDN w:val="0"/>
      <w:spacing w:line="240" w:lineRule="auto"/>
      <w:jc w:val="center"/>
    </w:pPr>
    <w:rPr>
      <w:rFonts w:eastAsia="Times New Roman" w:cs="Angsana New"/>
      <w:smallCaps/>
      <w:szCs w:val="16"/>
    </w:rPr>
  </w:style>
  <w:style w:type="paragraph" w:customStyle="1" w:styleId="ReferenceHead">
    <w:name w:val="Reference Head"/>
    <w:basedOn w:val="Heading1"/>
    <w:rsid w:val="004E7E74"/>
    <w:pPr>
      <w:widowControl/>
      <w:pBdr>
        <w:top w:val="none" w:sz="0" w:space="0" w:color="auto"/>
        <w:left w:val="none" w:sz="0" w:space="0" w:color="auto"/>
        <w:bottom w:val="none" w:sz="0" w:space="0" w:color="auto"/>
        <w:right w:val="none" w:sz="0" w:space="0" w:color="auto"/>
      </w:pBdr>
      <w:autoSpaceDE w:val="0"/>
      <w:autoSpaceDN w:val="0"/>
      <w:spacing w:before="240" w:after="80" w:line="240" w:lineRule="auto"/>
      <w:jc w:val="center"/>
    </w:pPr>
    <w:rPr>
      <w:rFonts w:eastAsia="Times New Roman" w:cs="Angsana New"/>
      <w:b w:val="0"/>
      <w:bCs w:val="0"/>
      <w:smallCaps/>
      <w:kern w:val="28"/>
      <w:sz w:val="20"/>
    </w:rPr>
  </w:style>
  <w:style w:type="paragraph" w:customStyle="1" w:styleId="Equation">
    <w:name w:val="Equation"/>
    <w:basedOn w:val="Normal"/>
    <w:next w:val="Normal"/>
    <w:rsid w:val="004E7E74"/>
    <w:pPr>
      <w:tabs>
        <w:tab w:val="right" w:pos="5040"/>
      </w:tabs>
      <w:autoSpaceDE w:val="0"/>
      <w:autoSpaceDN w:val="0"/>
      <w:spacing w:line="252" w:lineRule="auto"/>
      <w:jc w:val="both"/>
    </w:pPr>
    <w:rPr>
      <w:rFonts w:eastAsia="Times New Roman" w:cs="Angsana New"/>
      <w:sz w:val="20"/>
    </w:rPr>
  </w:style>
  <w:style w:type="paragraph" w:styleId="NormalWeb">
    <w:name w:val="Normal (Web)"/>
    <w:basedOn w:val="Normal"/>
    <w:rsid w:val="004E7E74"/>
    <w:pPr>
      <w:widowControl/>
      <w:spacing w:before="100" w:beforeAutospacing="1" w:after="100" w:afterAutospacing="1" w:line="240" w:lineRule="auto"/>
    </w:pPr>
    <w:rPr>
      <w:rFonts w:eastAsia="Times New Roman" w:cs="Angsana New"/>
      <w:sz w:val="24"/>
      <w:szCs w:val="24"/>
    </w:rPr>
  </w:style>
  <w:style w:type="character" w:styleId="Strong">
    <w:name w:val="Strong"/>
    <w:qFormat/>
    <w:rsid w:val="004E7E74"/>
    <w:rPr>
      <w:b/>
      <w:bCs/>
    </w:rPr>
  </w:style>
  <w:style w:type="paragraph" w:customStyle="1" w:styleId="TableTitleIEJ">
    <w:name w:val="Table Title IEJ"/>
    <w:basedOn w:val="Text"/>
    <w:autoRedefine/>
    <w:rsid w:val="00C93E14"/>
    <w:pPr>
      <w:spacing w:after="120" w:line="240" w:lineRule="auto"/>
      <w:ind w:firstLine="0"/>
      <w:jc w:val="center"/>
    </w:pPr>
    <w:rPr>
      <w:rFonts w:cs="Times New Roman"/>
      <w:b/>
      <w:sz w:val="18"/>
      <w:szCs w:val="18"/>
      <w:lang w:eastAsia="de-DE"/>
    </w:rPr>
  </w:style>
  <w:style w:type="paragraph" w:customStyle="1" w:styleId="EndNoteBibliographyTitle">
    <w:name w:val="EndNote Bibliography Title"/>
    <w:basedOn w:val="Normal"/>
    <w:link w:val="EndNoteBibliographyTitleChar"/>
    <w:rsid w:val="004E7E74"/>
    <w:pPr>
      <w:spacing w:before="100" w:line="240" w:lineRule="auto"/>
      <w:jc w:val="center"/>
    </w:pPr>
    <w:rPr>
      <w:rFonts w:eastAsia="Times New Roman"/>
      <w:snapToGrid w:val="0"/>
      <w:sz w:val="20"/>
      <w:lang w:val="de-DE" w:eastAsia="de-DE"/>
    </w:rPr>
  </w:style>
  <w:style w:type="character" w:customStyle="1" w:styleId="EndNoteBibliographyTitleChar">
    <w:name w:val="EndNote Bibliography Title Char"/>
    <w:link w:val="EndNoteBibliographyTitle"/>
    <w:rsid w:val="004E7E74"/>
    <w:rPr>
      <w:rFonts w:eastAsia="Times New Roman"/>
      <w:snapToGrid w:val="0"/>
      <w:lang w:val="de-DE" w:eastAsia="de-DE"/>
    </w:rPr>
  </w:style>
  <w:style w:type="paragraph" w:customStyle="1" w:styleId="EndNoteBibliography">
    <w:name w:val="EndNote Bibliography"/>
    <w:basedOn w:val="Normal"/>
    <w:link w:val="EndNoteBibliographyChar"/>
    <w:rsid w:val="004E7E74"/>
    <w:pPr>
      <w:spacing w:before="100" w:after="100" w:line="240" w:lineRule="auto"/>
      <w:jc w:val="both"/>
    </w:pPr>
    <w:rPr>
      <w:rFonts w:eastAsia="Times New Roman"/>
      <w:snapToGrid w:val="0"/>
      <w:sz w:val="20"/>
      <w:lang w:val="de-DE" w:eastAsia="de-DE"/>
    </w:rPr>
  </w:style>
  <w:style w:type="character" w:customStyle="1" w:styleId="EndNoteBibliographyChar">
    <w:name w:val="EndNote Bibliography Char"/>
    <w:link w:val="EndNoteBibliography"/>
    <w:rsid w:val="004E7E74"/>
    <w:rPr>
      <w:rFonts w:eastAsia="Times New Roman"/>
      <w:snapToGrid w:val="0"/>
      <w:lang w:val="de-DE" w:eastAsia="de-DE"/>
    </w:rPr>
  </w:style>
  <w:style w:type="character" w:customStyle="1" w:styleId="authors-info">
    <w:name w:val="authors-info"/>
    <w:basedOn w:val="DefaultParagraphFont"/>
    <w:rsid w:val="004E7E74"/>
  </w:style>
  <w:style w:type="character" w:customStyle="1" w:styleId="Heading1Char">
    <w:name w:val="Heading 1 Char"/>
    <w:link w:val="Heading1"/>
    <w:uiPriority w:val="9"/>
    <w:rsid w:val="00EF7C08"/>
    <w:rPr>
      <w:b/>
      <w:bCs/>
      <w:sz w:val="16"/>
      <w:lang w:val="en-GB" w:eastAsia="en-US"/>
    </w:rPr>
  </w:style>
  <w:style w:type="character" w:customStyle="1" w:styleId="Heading3Char">
    <w:name w:val="Heading 3 Char"/>
    <w:link w:val="Heading3"/>
    <w:rsid w:val="00EF7C08"/>
    <w:rPr>
      <w:b/>
      <w:bCs/>
      <w:sz w:val="16"/>
      <w:szCs w:val="24"/>
      <w:lang w:val="en-GB" w:eastAsia="en-US"/>
    </w:rPr>
  </w:style>
  <w:style w:type="character" w:customStyle="1" w:styleId="Heading4Char">
    <w:name w:val="Heading 4 Char"/>
    <w:link w:val="Heading4"/>
    <w:rsid w:val="00EF7C08"/>
    <w:rPr>
      <w:b/>
      <w:bCs/>
      <w:sz w:val="28"/>
      <w:szCs w:val="28"/>
      <w:lang w:val="en-GB" w:eastAsia="en-US"/>
    </w:rPr>
  </w:style>
  <w:style w:type="character" w:customStyle="1" w:styleId="FootnoteTextChar">
    <w:name w:val="Footnote Text Char"/>
    <w:link w:val="FootnoteText"/>
    <w:semiHidden/>
    <w:rsid w:val="00EF7C08"/>
    <w:rPr>
      <w:rFonts w:ascii="Univers" w:hAnsi="Univers"/>
      <w:sz w:val="16"/>
      <w:lang w:val="en-GB" w:eastAsia="en-US"/>
    </w:rPr>
  </w:style>
  <w:style w:type="character" w:customStyle="1" w:styleId="BodyTextIndentChar">
    <w:name w:val="Body Text Indent Char"/>
    <w:link w:val="BodyTextIndent"/>
    <w:rsid w:val="00EF7C08"/>
    <w:rPr>
      <w:rFonts w:eastAsia="Times New Roman"/>
      <w:kern w:val="14"/>
      <w:sz w:val="16"/>
      <w:lang w:val="en-US" w:eastAsia="en-US"/>
    </w:rPr>
  </w:style>
  <w:style w:type="paragraph" w:styleId="NoSpacing">
    <w:name w:val="No Spacing"/>
    <w:uiPriority w:val="1"/>
    <w:qFormat/>
    <w:rsid w:val="00EF7C08"/>
    <w:rPr>
      <w:rFonts w:ascii="Calibri" w:eastAsia="Yu Mincho" w:hAnsi="Calibri" w:cs="Cordia New"/>
      <w:sz w:val="22"/>
      <w:szCs w:val="28"/>
      <w:lang w:val="en-US" w:eastAsia="ja-JP" w:bidi="th-TH"/>
    </w:rPr>
  </w:style>
  <w:style w:type="character" w:customStyle="1" w:styleId="UnresolvedMention1">
    <w:name w:val="Unresolved Mention1"/>
    <w:uiPriority w:val="99"/>
    <w:semiHidden/>
    <w:unhideWhenUsed/>
    <w:rsid w:val="00EF7C08"/>
    <w:rPr>
      <w:color w:val="605E5C"/>
      <w:shd w:val="clear" w:color="auto" w:fill="E1DFDD"/>
    </w:rPr>
  </w:style>
  <w:style w:type="table" w:customStyle="1" w:styleId="TableGrid1">
    <w:name w:val="Table Grid1"/>
    <w:basedOn w:val="TableNormal"/>
    <w:next w:val="TableGrid"/>
    <w:uiPriority w:val="39"/>
    <w:rsid w:val="00EF7C08"/>
    <w:rPr>
      <w:rFonts w:ascii="Calibri" w:eastAsia="Yu Mincho" w:hAnsi="Calibri" w:cs="Cordia New"/>
      <w:sz w:val="22"/>
      <w:szCs w:val="28"/>
      <w:lang w:val="en-US" w:eastAsia="en-US"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EF7C08"/>
    <w:rPr>
      <w:rFonts w:ascii="Calibri" w:eastAsia="Yu Mincho" w:hAnsi="Calibri" w:cs="Cordia New"/>
      <w:sz w:val="22"/>
      <w:szCs w:val="28"/>
      <w:lang w:val="en-US" w:eastAsia="en-US"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Normal"/>
    <w:link w:val="Style1Char"/>
    <w:qFormat/>
    <w:rsid w:val="00EF7C08"/>
    <w:pPr>
      <w:spacing w:before="100" w:after="100" w:line="240" w:lineRule="auto"/>
      <w:jc w:val="both"/>
    </w:pPr>
    <w:rPr>
      <w:rFonts w:eastAsia="Times New Roman" w:cs="Angsana New"/>
      <w:snapToGrid w:val="0"/>
      <w:sz w:val="20"/>
      <w:szCs w:val="16"/>
      <w:lang w:eastAsia="de-DE"/>
    </w:rPr>
  </w:style>
  <w:style w:type="character" w:customStyle="1" w:styleId="Style1Char">
    <w:name w:val="Style1 Char"/>
    <w:link w:val="Style1"/>
    <w:rsid w:val="00EF7C08"/>
    <w:rPr>
      <w:rFonts w:eastAsia="Times New Roman" w:cs="Angsana New"/>
      <w:snapToGrid w:val="0"/>
      <w:szCs w:val="16"/>
      <w:lang w:val="en-GB" w:eastAsia="de-DE"/>
    </w:rPr>
  </w:style>
  <w:style w:type="character" w:customStyle="1" w:styleId="TextChar">
    <w:name w:val="Text Char"/>
    <w:rsid w:val="00EF7C08"/>
    <w:rPr>
      <w:lang w:bidi="ar-SA"/>
    </w:rPr>
  </w:style>
  <w:style w:type="character" w:customStyle="1" w:styleId="nd-word">
    <w:name w:val="nd-word"/>
    <w:rsid w:val="00EF7C08"/>
  </w:style>
  <w:style w:type="character" w:customStyle="1" w:styleId="uael-tabletext-inner">
    <w:name w:val="uael-table__text-inner"/>
    <w:rsid w:val="00EF7C08"/>
  </w:style>
  <w:style w:type="paragraph" w:styleId="Revision">
    <w:name w:val="Revision"/>
    <w:hidden/>
    <w:uiPriority w:val="99"/>
    <w:semiHidden/>
    <w:rsid w:val="00EF7C08"/>
    <w:rPr>
      <w:rFonts w:eastAsia="Yu Mincho" w:cs="Angsana New"/>
      <w:snapToGrid w:val="0"/>
      <w:sz w:val="24"/>
      <w:lang w:val="de-DE" w:eastAsia="de-DE"/>
    </w:rPr>
  </w:style>
  <w:style w:type="paragraph" w:styleId="HTMLPreformatted">
    <w:name w:val="HTML Preformatted"/>
    <w:basedOn w:val="Normal"/>
    <w:link w:val="HTMLPreformattedChar"/>
    <w:uiPriority w:val="99"/>
    <w:unhideWhenUsed/>
    <w:rsid w:val="002178E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lang w:bidi="th-TH"/>
    </w:rPr>
  </w:style>
  <w:style w:type="character" w:customStyle="1" w:styleId="HTMLPreformattedChar">
    <w:name w:val="HTML Preformatted Char"/>
    <w:basedOn w:val="DefaultParagraphFont"/>
    <w:link w:val="HTMLPreformatted"/>
    <w:uiPriority w:val="99"/>
    <w:rsid w:val="002178ED"/>
    <w:rPr>
      <w:rFonts w:ascii="Courier New" w:eastAsia="Times New Roman" w:hAnsi="Courier New" w:cs="Courier New"/>
      <w:lang w:val="en-US" w:eastAsia="en-US" w:bidi="th-TH"/>
    </w:rPr>
  </w:style>
  <w:style w:type="character" w:customStyle="1" w:styleId="Heading5Char">
    <w:name w:val="Heading 5 Char"/>
    <w:basedOn w:val="DefaultParagraphFont"/>
    <w:link w:val="Heading5"/>
    <w:semiHidden/>
    <w:rsid w:val="00725AFB"/>
    <w:rPr>
      <w:rFonts w:ascii="Calibri" w:eastAsia="Times New Roman" w:hAnsi="Calibri"/>
      <w:b/>
      <w:bCs/>
      <w:i/>
      <w:iCs/>
      <w:snapToGrid w:val="0"/>
      <w:sz w:val="26"/>
      <w:szCs w:val="26"/>
      <w:lang w:val="de-DE" w:eastAsia="de-DE"/>
    </w:rPr>
  </w:style>
  <w:style w:type="paragraph" w:customStyle="1" w:styleId="TCTableBody">
    <w:name w:val="TC_Table_Body"/>
    <w:basedOn w:val="Normal"/>
    <w:rsid w:val="0084644D"/>
    <w:pPr>
      <w:widowControl/>
      <w:spacing w:after="200" w:line="240" w:lineRule="auto"/>
      <w:ind w:right="62"/>
      <w:jc w:val="both"/>
    </w:pPr>
    <w:rPr>
      <w:rFonts w:ascii="Times" w:eastAsia="Times New Roman" w:hAnsi="Times"/>
      <w:sz w:val="24"/>
    </w:rPr>
  </w:style>
  <w:style w:type="character" w:customStyle="1" w:styleId="Autor2">
    <w:name w:val="Autor 2"/>
    <w:rsid w:val="00AF20DF"/>
    <w:rPr>
      <w:sz w:val="18"/>
      <w:szCs w:val="18"/>
      <w:lang w:val="es-ES"/>
    </w:rPr>
  </w:style>
  <w:style w:type="paragraph" w:customStyle="1" w:styleId="IntoHeading">
    <w:name w:val="Into Heading"/>
    <w:basedOn w:val="Normal"/>
    <w:link w:val="IntoHeadingChar"/>
    <w:qFormat/>
    <w:rsid w:val="00AF20DF"/>
    <w:pPr>
      <w:widowControl/>
      <w:spacing w:before="240" w:after="240" w:line="312" w:lineRule="auto"/>
      <w:jc w:val="both"/>
    </w:pPr>
    <w:rPr>
      <w:rFonts w:ascii="Arial" w:eastAsia="Calibri" w:hAnsi="Arial"/>
      <w:b/>
      <w:bCs/>
      <w:sz w:val="28"/>
      <w:szCs w:val="32"/>
      <w:lang w:val="en-AU"/>
    </w:rPr>
  </w:style>
  <w:style w:type="character" w:customStyle="1" w:styleId="IntoHeadingChar">
    <w:name w:val="Into Heading Char"/>
    <w:link w:val="IntoHeading"/>
    <w:rsid w:val="00AF20DF"/>
    <w:rPr>
      <w:rFonts w:ascii="Arial" w:eastAsia="Calibri" w:hAnsi="Arial"/>
      <w:b/>
      <w:bCs/>
      <w:sz w:val="28"/>
      <w:szCs w:val="32"/>
      <w:lang w:val="en-AU" w:eastAsia="en-US"/>
    </w:rPr>
  </w:style>
  <w:style w:type="character" w:customStyle="1" w:styleId="5yl5">
    <w:name w:val="_5yl5"/>
    <w:basedOn w:val="DefaultParagraphFont"/>
    <w:rsid w:val="00AF20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549656">
      <w:bodyDiv w:val="1"/>
      <w:marLeft w:val="0"/>
      <w:marRight w:val="0"/>
      <w:marTop w:val="0"/>
      <w:marBottom w:val="0"/>
      <w:divBdr>
        <w:top w:val="none" w:sz="0" w:space="0" w:color="auto"/>
        <w:left w:val="none" w:sz="0" w:space="0" w:color="auto"/>
        <w:bottom w:val="none" w:sz="0" w:space="0" w:color="auto"/>
        <w:right w:val="none" w:sz="0" w:space="0" w:color="auto"/>
      </w:divBdr>
    </w:div>
    <w:div w:id="161312399">
      <w:bodyDiv w:val="1"/>
      <w:marLeft w:val="0"/>
      <w:marRight w:val="0"/>
      <w:marTop w:val="0"/>
      <w:marBottom w:val="0"/>
      <w:divBdr>
        <w:top w:val="none" w:sz="0" w:space="0" w:color="auto"/>
        <w:left w:val="none" w:sz="0" w:space="0" w:color="auto"/>
        <w:bottom w:val="none" w:sz="0" w:space="0" w:color="auto"/>
        <w:right w:val="none" w:sz="0" w:space="0" w:color="auto"/>
      </w:divBdr>
    </w:div>
    <w:div w:id="188952408">
      <w:bodyDiv w:val="1"/>
      <w:marLeft w:val="0"/>
      <w:marRight w:val="0"/>
      <w:marTop w:val="0"/>
      <w:marBottom w:val="0"/>
      <w:divBdr>
        <w:top w:val="none" w:sz="0" w:space="0" w:color="auto"/>
        <w:left w:val="none" w:sz="0" w:space="0" w:color="auto"/>
        <w:bottom w:val="none" w:sz="0" w:space="0" w:color="auto"/>
        <w:right w:val="none" w:sz="0" w:space="0" w:color="auto"/>
      </w:divBdr>
    </w:div>
    <w:div w:id="289409028">
      <w:bodyDiv w:val="1"/>
      <w:marLeft w:val="0"/>
      <w:marRight w:val="0"/>
      <w:marTop w:val="0"/>
      <w:marBottom w:val="0"/>
      <w:divBdr>
        <w:top w:val="none" w:sz="0" w:space="0" w:color="auto"/>
        <w:left w:val="none" w:sz="0" w:space="0" w:color="auto"/>
        <w:bottom w:val="none" w:sz="0" w:space="0" w:color="auto"/>
        <w:right w:val="none" w:sz="0" w:space="0" w:color="auto"/>
      </w:divBdr>
    </w:div>
    <w:div w:id="887688865">
      <w:bodyDiv w:val="1"/>
      <w:marLeft w:val="0"/>
      <w:marRight w:val="0"/>
      <w:marTop w:val="0"/>
      <w:marBottom w:val="0"/>
      <w:divBdr>
        <w:top w:val="none" w:sz="0" w:space="0" w:color="auto"/>
        <w:left w:val="none" w:sz="0" w:space="0" w:color="auto"/>
        <w:bottom w:val="none" w:sz="0" w:space="0" w:color="auto"/>
        <w:right w:val="none" w:sz="0" w:space="0" w:color="auto"/>
      </w:divBdr>
    </w:div>
    <w:div w:id="1394550356">
      <w:bodyDiv w:val="1"/>
      <w:marLeft w:val="0"/>
      <w:marRight w:val="0"/>
      <w:marTop w:val="0"/>
      <w:marBottom w:val="0"/>
      <w:divBdr>
        <w:top w:val="none" w:sz="0" w:space="0" w:color="auto"/>
        <w:left w:val="none" w:sz="0" w:space="0" w:color="auto"/>
        <w:bottom w:val="none" w:sz="0" w:space="0" w:color="auto"/>
        <w:right w:val="none" w:sz="0" w:space="0" w:color="auto"/>
      </w:divBdr>
    </w:div>
    <w:div w:id="1745448734">
      <w:bodyDiv w:val="1"/>
      <w:marLeft w:val="0"/>
      <w:marRight w:val="0"/>
      <w:marTop w:val="0"/>
      <w:marBottom w:val="0"/>
      <w:divBdr>
        <w:top w:val="none" w:sz="0" w:space="0" w:color="auto"/>
        <w:left w:val="none" w:sz="0" w:space="0" w:color="auto"/>
        <w:bottom w:val="none" w:sz="0" w:space="0" w:color="auto"/>
        <w:right w:val="none" w:sz="0" w:space="0" w:color="auto"/>
      </w:divBdr>
    </w:div>
    <w:div w:id="1869291219">
      <w:bodyDiv w:val="1"/>
      <w:marLeft w:val="0"/>
      <w:marRight w:val="0"/>
      <w:marTop w:val="0"/>
      <w:marBottom w:val="0"/>
      <w:divBdr>
        <w:top w:val="none" w:sz="0" w:space="0" w:color="auto"/>
        <w:left w:val="none" w:sz="0" w:space="0" w:color="auto"/>
        <w:bottom w:val="none" w:sz="0" w:space="0" w:color="auto"/>
        <w:right w:val="none" w:sz="0" w:space="0" w:color="auto"/>
      </w:divBdr>
    </w:div>
    <w:div w:id="1915552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9.emf"/><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customXml" Target="../customXml/item1.xml"/><Relationship Id="rId16" Type="http://schemas.openxmlformats.org/officeDocument/2006/relationships/image" Target="media/image4.png"/><Relationship Id="rId20" Type="http://schemas.openxmlformats.org/officeDocument/2006/relationships/image" Target="media/image8.emf"/><Relationship Id="rId1" Type="http://schemas.microsoft.com/office/2006/relationships/keyMapCustomizations" Target="customizations.xml"/><Relationship Id="rId6" Type="http://schemas.openxmlformats.org/officeDocument/2006/relationships/settings" Target="settings.xml"/><Relationship Id="rId11" Type="http://schemas.openxmlformats.org/officeDocument/2006/relationships/header" Target="header1.xml"/><Relationship Id="rId24" Type="http://schemas.openxmlformats.org/officeDocument/2006/relationships/image" Target="media/image12.emf"/><Relationship Id="rId5" Type="http://schemas.microsoft.com/office/2007/relationships/stylesWithEffects" Target="stylesWithEffects.xml"/><Relationship Id="rId15" Type="http://schemas.openxmlformats.org/officeDocument/2006/relationships/image" Target="media/image3.png"/><Relationship Id="rId23" Type="http://schemas.openxmlformats.org/officeDocument/2006/relationships/image" Target="media/image11.emf"/><Relationship Id="rId10" Type="http://schemas.openxmlformats.org/officeDocument/2006/relationships/image" Target="media/image2.emf"/><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 Id="rId22" Type="http://schemas.openxmlformats.org/officeDocument/2006/relationships/image" Target="media/image10.emf"/></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notes.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yaog\My%20Documents\--%20procedia\PROENG\Templates\new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584F44-903D-4DA5-AC74-2AB5D5A0C4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ewtemplate</Template>
  <TotalTime>192</TotalTime>
  <Pages>6</Pages>
  <Words>8648</Words>
  <Characters>49298</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Article</vt:lpstr>
    </vt:vector>
  </TitlesOfParts>
  <Company>Hewlett-Packard Company</Company>
  <LinksUpToDate>false</LinksUpToDate>
  <CharactersWithSpaces>57831</CharactersWithSpaces>
  <SharedDoc>false</SharedDoc>
  <HLinks>
    <vt:vector size="30" baseType="variant">
      <vt:variant>
        <vt:i4>6291561</vt:i4>
      </vt:variant>
      <vt:variant>
        <vt:i4>14</vt:i4>
      </vt:variant>
      <vt:variant>
        <vt:i4>0</vt:i4>
      </vt:variant>
      <vt:variant>
        <vt:i4>5</vt:i4>
      </vt:variant>
      <vt:variant>
        <vt:lpwstr>http://www.elsevier.com/wps/find/authorsview.authors/authorartworkinstructions</vt:lpwstr>
      </vt:variant>
      <vt:variant>
        <vt:lpwstr/>
      </vt:variant>
      <vt:variant>
        <vt:i4>4980741</vt:i4>
      </vt:variant>
      <vt:variant>
        <vt:i4>10</vt:i4>
      </vt:variant>
      <vt:variant>
        <vt:i4>0</vt:i4>
      </vt:variant>
      <vt:variant>
        <vt:i4>5</vt:i4>
      </vt:variant>
      <vt:variant>
        <vt:lpwstr>http://www.sciencedirect.com/science/journal/22128271</vt:lpwstr>
      </vt:variant>
      <vt:variant>
        <vt:lpwstr/>
      </vt:variant>
      <vt:variant>
        <vt:i4>7471207</vt:i4>
      </vt:variant>
      <vt:variant>
        <vt:i4>8106</vt:i4>
      </vt:variant>
      <vt:variant>
        <vt:i4>1026</vt:i4>
      </vt:variant>
      <vt:variant>
        <vt:i4>1</vt:i4>
      </vt:variant>
      <vt:variant>
        <vt:lpwstr>gr1</vt:lpwstr>
      </vt:variant>
      <vt:variant>
        <vt:lpwstr/>
      </vt:variant>
      <vt:variant>
        <vt:i4>983056</vt:i4>
      </vt:variant>
      <vt:variant>
        <vt:i4>10404</vt:i4>
      </vt:variant>
      <vt:variant>
        <vt:i4>1030</vt:i4>
      </vt:variant>
      <vt:variant>
        <vt:i4>1</vt:i4>
      </vt:variant>
      <vt:variant>
        <vt:lpwstr>Untitled</vt:lpwstr>
      </vt:variant>
      <vt:variant>
        <vt:lpwstr/>
      </vt:variant>
      <vt:variant>
        <vt:i4>983056</vt:i4>
      </vt:variant>
      <vt:variant>
        <vt:i4>10410</vt:i4>
      </vt:variant>
      <vt:variant>
        <vt:i4>1031</vt:i4>
      </vt:variant>
      <vt:variant>
        <vt:i4>1</vt:i4>
      </vt:variant>
      <vt:variant>
        <vt:lpwstr>Untitle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dc:title>
  <dc:creator>yaog</dc:creator>
  <cp:lastModifiedBy>T Dieu</cp:lastModifiedBy>
  <cp:revision>37</cp:revision>
  <cp:lastPrinted>2020-12-10T07:55:00Z</cp:lastPrinted>
  <dcterms:created xsi:type="dcterms:W3CDTF">2021-07-12T04:26:00Z</dcterms:created>
  <dcterms:modified xsi:type="dcterms:W3CDTF">2021-08-02T07:33:00Z</dcterms:modified>
</cp:coreProperties>
</file>